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644388" w14:textId="1B19A11D" w:rsidR="002A7000" w:rsidRPr="001D3C70" w:rsidRDefault="00CD7F4A">
      <w:pPr>
        <w:spacing w:line="240" w:lineRule="auto"/>
        <w:jc w:val="center"/>
        <w:rPr>
          <w:rFonts w:eastAsia="Times New Roman"/>
          <w:color w:val="4472C4"/>
          <w:szCs w:val="24"/>
          <w:lang w:val="en-US"/>
        </w:rPr>
      </w:pPr>
      <w:r w:rsidRPr="001D3C70">
        <w:rPr>
          <w:rFonts w:eastAsia="Times New Roman"/>
          <w:color w:val="4472C4"/>
          <w:szCs w:val="24"/>
          <w:lang w:val="en-US"/>
        </w:rPr>
        <w:t xml:space="preserve"> </w:t>
      </w:r>
      <w:r w:rsidRPr="001D3C70">
        <w:rPr>
          <w:noProof/>
        </w:rPr>
        <w:drawing>
          <wp:anchor distT="0" distB="0" distL="114300" distR="114300" simplePos="0" relativeHeight="251648512" behindDoc="0" locked="0" layoutInCell="1" hidden="0" allowOverlap="1" wp14:anchorId="63AA599B" wp14:editId="5CA4AF16">
            <wp:simplePos x="0" y="0"/>
            <wp:positionH relativeFrom="column">
              <wp:posOffset>4843780</wp:posOffset>
            </wp:positionH>
            <wp:positionV relativeFrom="paragraph">
              <wp:posOffset>-737869</wp:posOffset>
            </wp:positionV>
            <wp:extent cx="1228725" cy="1228725"/>
            <wp:effectExtent l="0" t="0" r="0" b="0"/>
            <wp:wrapNone/>
            <wp:docPr id="9"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a:blip r:embed="rId8"/>
                    <a:srcRect/>
                    <a:stretch>
                      <a:fillRect/>
                    </a:stretch>
                  </pic:blipFill>
                  <pic:spPr>
                    <a:xfrm>
                      <a:off x="0" y="0"/>
                      <a:ext cx="1228725" cy="1228725"/>
                    </a:xfrm>
                    <a:prstGeom prst="rect">
                      <a:avLst/>
                    </a:prstGeom>
                    <a:ln/>
                  </pic:spPr>
                </pic:pic>
              </a:graphicData>
            </a:graphic>
          </wp:anchor>
        </w:drawing>
      </w:r>
      <w:r w:rsidRPr="001D3C70">
        <w:rPr>
          <w:noProof/>
        </w:rPr>
        <w:drawing>
          <wp:anchor distT="0" distB="0" distL="114300" distR="114300" simplePos="0" relativeHeight="251650560" behindDoc="0" locked="0" layoutInCell="1" hidden="0" allowOverlap="1" wp14:anchorId="4015EBE5" wp14:editId="3AD4805C">
            <wp:simplePos x="0" y="0"/>
            <wp:positionH relativeFrom="column">
              <wp:posOffset>-385443</wp:posOffset>
            </wp:positionH>
            <wp:positionV relativeFrom="paragraph">
              <wp:posOffset>-118744</wp:posOffset>
            </wp:positionV>
            <wp:extent cx="3435350" cy="742950"/>
            <wp:effectExtent l="0" t="0" r="0" b="0"/>
            <wp:wrapNone/>
            <wp:docPr id="1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3435350" cy="742950"/>
                    </a:xfrm>
                    <a:prstGeom prst="rect">
                      <a:avLst/>
                    </a:prstGeom>
                    <a:ln/>
                  </pic:spPr>
                </pic:pic>
              </a:graphicData>
            </a:graphic>
          </wp:anchor>
        </w:drawing>
      </w:r>
      <w:r w:rsidR="002778AD">
        <w:rPr>
          <w:noProof/>
        </w:rPr>
        <mc:AlternateContent>
          <mc:Choice Requires="wps">
            <w:drawing>
              <wp:anchor distT="0" distB="0" distL="114300" distR="114300" simplePos="0" relativeHeight="251656704" behindDoc="0" locked="0" layoutInCell="1" allowOverlap="1" wp14:anchorId="56BA8C1F" wp14:editId="1A326A02">
                <wp:simplePos x="0" y="0"/>
                <wp:positionH relativeFrom="column">
                  <wp:posOffset>-876300</wp:posOffset>
                </wp:positionH>
                <wp:positionV relativeFrom="paragraph">
                  <wp:posOffset>-939800</wp:posOffset>
                </wp:positionV>
                <wp:extent cx="295275" cy="7326630"/>
                <wp:effectExtent l="0" t="0" r="0" b="0"/>
                <wp:wrapNone/>
                <wp:docPr id="14"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7326630"/>
                        </a:xfrm>
                        <a:prstGeom prst="rect">
                          <a:avLst/>
                        </a:prstGeom>
                        <a:solidFill>
                          <a:srgbClr val="CC4125"/>
                        </a:solidFill>
                        <a:ln>
                          <a:noFill/>
                        </a:ln>
                      </wps:spPr>
                      <wps:txbx>
                        <w:txbxContent>
                          <w:p w14:paraId="1E1213E5" w14:textId="77777777" w:rsidR="00E85D16" w:rsidRDefault="00E85D16">
                            <w:pPr>
                              <w:spacing w:line="240" w:lineRule="auto"/>
                              <w:textDirection w:val="btLr"/>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rect w14:anchorId="56BA8C1F" id="Rectangle 14" o:spid="_x0000_s1026" style="position:absolute;left:0;text-align:left;margin-left:-69pt;margin-top:-74pt;width:23.25pt;height:576.9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" fillcolor="#cc4125" stroked="f">
                <v:textbox inset="2.53958mm,2.53958mm,2.53958mm,2.53958mm">
                  <w:txbxContent>
                    <w:p w14:paraId="1E1213E5" w14:textId="77777777" w:rsidR="00E85D16" w:rsidRDefault="00E85D16">
                      <w:pPr>
                        <w:spacing w:line="240" w:lineRule="auto"/>
                        <w:textDirection w:val="btLr"/>
                      </w:pPr>
                    </w:p>
                  </w:txbxContent>
                </v:textbox>
              </v:rect>
            </w:pict>
          </mc:Fallback>
        </mc:AlternateContent>
      </w:r>
    </w:p>
    <w:p w14:paraId="537F9DA2" w14:textId="77777777" w:rsidR="002A7000" w:rsidRPr="001D3C70" w:rsidRDefault="002A7000">
      <w:pPr>
        <w:spacing w:line="240" w:lineRule="auto"/>
        <w:jc w:val="center"/>
        <w:rPr>
          <w:rFonts w:eastAsia="Times New Roman"/>
          <w:szCs w:val="24"/>
          <w:lang w:val="en-US"/>
        </w:rPr>
      </w:pPr>
    </w:p>
    <w:p w14:paraId="6EAE217F" w14:textId="75B6CF2D" w:rsidR="001D3C70" w:rsidRPr="001D3C70" w:rsidRDefault="002778AD" w:rsidP="001D3C70">
      <w:pPr>
        <w:spacing w:line="240" w:lineRule="auto"/>
        <w:jc w:val="center"/>
        <w:rPr>
          <w:rFonts w:eastAsia="Times New Roman"/>
          <w:szCs w:val="24"/>
          <w:lang w:val="en-US"/>
        </w:rPr>
      </w:pPr>
      <w:r>
        <w:rPr>
          <w:noProof/>
        </w:rPr>
        <mc:AlternateContent>
          <mc:Choice Requires="wps">
            <w:drawing>
              <wp:anchor distT="0" distB="0" distL="114300" distR="114300" simplePos="0" relativeHeight="251657728" behindDoc="0" locked="0" layoutInCell="1" allowOverlap="1" wp14:anchorId="7DAC9C9D" wp14:editId="3DAECB37">
                <wp:simplePos x="0" y="0"/>
                <wp:positionH relativeFrom="column">
                  <wp:posOffset>4245610</wp:posOffset>
                </wp:positionH>
                <wp:positionV relativeFrom="paragraph">
                  <wp:posOffset>16510</wp:posOffset>
                </wp:positionV>
                <wp:extent cx="2447925" cy="638175"/>
                <wp:effectExtent l="0" t="0" r="2540" b="4445"/>
                <wp:wrapNone/>
                <wp:docPr id="13"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47925" cy="638175"/>
                        </a:xfrm>
                        <a:prstGeom prst="rect">
                          <a:avLst/>
                        </a:prstGeom>
                        <a:solidFill>
                          <a:schemeClr val="lt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96F1540" w14:textId="77777777" w:rsidR="00E85D16" w:rsidRPr="00560DD3" w:rsidRDefault="00E85D16">
                            <w:pPr>
                              <w:spacing w:line="360" w:lineRule="auto"/>
                              <w:jc w:val="center"/>
                              <w:textDirection w:val="btLr"/>
                              <w:rPr>
                                <w:lang w:val="en-US"/>
                              </w:rPr>
                            </w:pPr>
                            <w:r w:rsidRPr="00560DD3">
                              <w:rPr>
                                <w:rFonts w:ascii="Times New Roman" w:eastAsia="Times New Roman" w:hAnsi="Times New Roman" w:cs="Times New Roman"/>
                                <w:color w:val="000000"/>
                                <w:lang w:val="en-US"/>
                              </w:rPr>
                              <w:t>Ministry of Higher Education, Research and Innovation</w:t>
                            </w: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AC9C9D" id="Rectangle 5" o:spid="_x0000_s1027" style="position:absolute;left:0;text-align:left;margin-left:334.3pt;margin-top:1.3pt;width:192.75pt;height:50.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" fillcolor="white [3201]" stroked="f">
                <v:textbox inset="2.53958mm,1.2694mm,2.53958mm,1.2694mm">
                  <w:txbxContent>
                    <w:p w14:paraId="196F1540" w14:textId="77777777" w:rsidR="00E85D16" w:rsidRPr="00560DD3" w:rsidRDefault="00E85D16">
                      <w:pPr>
                        <w:spacing w:line="360" w:lineRule="auto"/>
                        <w:jc w:val="center"/>
                        <w:textDirection w:val="btLr"/>
                        <w:rPr>
                          <w:lang w:val="en-US"/>
                        </w:rPr>
                      </w:pPr>
                      <w:r w:rsidRPr="00560DD3">
                        <w:rPr>
                          <w:rFonts w:ascii="Times New Roman" w:eastAsia="Times New Roman" w:hAnsi="Times New Roman" w:cs="Times New Roman"/>
                          <w:color w:val="000000"/>
                          <w:lang w:val="en-US"/>
                        </w:rPr>
                        <w:t>Ministry of Higher Education, Research and Innovation</w:t>
                      </w:r>
                    </w:p>
                  </w:txbxContent>
                </v:textbox>
              </v:rect>
            </w:pict>
          </mc:Fallback>
        </mc:AlternateContent>
      </w:r>
    </w:p>
    <w:p w14:paraId="472D7887" w14:textId="77777777" w:rsidR="001D3C70" w:rsidRPr="001D3C70" w:rsidRDefault="001D3C70" w:rsidP="001D3C70">
      <w:pPr>
        <w:spacing w:line="240" w:lineRule="auto"/>
        <w:jc w:val="center"/>
        <w:rPr>
          <w:rFonts w:eastAsia="Times New Roman"/>
          <w:szCs w:val="24"/>
          <w:lang w:val="en-US"/>
        </w:rPr>
      </w:pPr>
    </w:p>
    <w:p w14:paraId="65C6C2B8" w14:textId="2947EBCA" w:rsidR="002A7000" w:rsidRPr="001D3C70" w:rsidRDefault="00CD7F4A" w:rsidP="001D3C70">
      <w:pPr>
        <w:spacing w:line="240" w:lineRule="auto"/>
        <w:jc w:val="center"/>
        <w:rPr>
          <w:rFonts w:eastAsia="Times New Roman"/>
          <w:szCs w:val="24"/>
          <w:lang w:val="en-US"/>
        </w:rPr>
      </w:pPr>
      <w:r w:rsidRPr="001D3C70">
        <w:rPr>
          <w:rFonts w:eastAsia="Times New Roman"/>
          <w:lang w:val="en-US"/>
        </w:rPr>
        <w:t xml:space="preserve"> </w:t>
      </w:r>
    </w:p>
    <w:p w14:paraId="1528EDA7" w14:textId="77777777" w:rsidR="002A7000" w:rsidRPr="001D3C70" w:rsidRDefault="00CD7F4A">
      <w:pPr>
        <w:spacing w:line="240" w:lineRule="auto"/>
        <w:jc w:val="center"/>
        <w:rPr>
          <w:rFonts w:eastAsia="Times New Roman"/>
          <w:sz w:val="28"/>
          <w:szCs w:val="28"/>
          <w:lang w:val="en-US"/>
        </w:rPr>
      </w:pPr>
      <w:r w:rsidRPr="001D3C70">
        <w:rPr>
          <w:rFonts w:eastAsia="Times New Roman"/>
          <w:b/>
          <w:sz w:val="28"/>
          <w:szCs w:val="28"/>
          <w:lang w:val="en-US"/>
        </w:rPr>
        <w:t>THESIS SUBMITTED IN PARTIAL FULFILLMENT OF THE REQUIREMENTS FOR THE DEGREE OF BACHELOR OF SCIENCE</w:t>
      </w:r>
    </w:p>
    <w:p w14:paraId="5E31ED38" w14:textId="77777777" w:rsidR="002A7000" w:rsidRPr="001D3C70" w:rsidRDefault="002A7000">
      <w:pPr>
        <w:spacing w:line="240" w:lineRule="auto"/>
        <w:jc w:val="center"/>
        <w:rPr>
          <w:rFonts w:eastAsia="Times New Roman"/>
          <w:b/>
          <w:sz w:val="32"/>
          <w:szCs w:val="32"/>
          <w:lang w:val="en-US"/>
        </w:rPr>
      </w:pPr>
    </w:p>
    <w:p w14:paraId="3C66571C" w14:textId="77777777" w:rsidR="002A7000" w:rsidRPr="001D3C70" w:rsidRDefault="00CD7F4A">
      <w:pPr>
        <w:spacing w:line="240" w:lineRule="auto"/>
        <w:jc w:val="center"/>
        <w:rPr>
          <w:rFonts w:eastAsia="Times New Roman"/>
          <w:sz w:val="32"/>
          <w:szCs w:val="32"/>
        </w:rPr>
      </w:pPr>
      <w:proofErr w:type="spellStart"/>
      <w:proofErr w:type="gramStart"/>
      <w:r w:rsidRPr="001D3C70">
        <w:rPr>
          <w:rFonts w:eastAsia="Times New Roman"/>
          <w:b/>
          <w:sz w:val="32"/>
          <w:szCs w:val="32"/>
        </w:rPr>
        <w:t>Speciality</w:t>
      </w:r>
      <w:proofErr w:type="spellEnd"/>
      <w:r w:rsidRPr="001D3C70">
        <w:rPr>
          <w:rFonts w:eastAsia="Times New Roman"/>
          <w:b/>
          <w:sz w:val="32"/>
          <w:szCs w:val="32"/>
        </w:rPr>
        <w:t>:</w:t>
      </w:r>
      <w:proofErr w:type="gramEnd"/>
      <w:r w:rsidRPr="001D3C70">
        <w:rPr>
          <w:rFonts w:eastAsia="Times New Roman"/>
          <w:sz w:val="32"/>
          <w:szCs w:val="32"/>
        </w:rPr>
        <w:t xml:space="preserve"> Computer Science and </w:t>
      </w:r>
      <w:proofErr w:type="spellStart"/>
      <w:r w:rsidRPr="001D3C70">
        <w:rPr>
          <w:rFonts w:eastAsia="Times New Roman"/>
          <w:sz w:val="32"/>
          <w:szCs w:val="32"/>
        </w:rPr>
        <w:t>Entrepreneurship</w:t>
      </w:r>
      <w:proofErr w:type="spellEnd"/>
    </w:p>
    <w:p w14:paraId="3D2897E0" w14:textId="77777777" w:rsidR="002A7000" w:rsidRPr="001D3C70" w:rsidRDefault="002A7000">
      <w:pPr>
        <w:spacing w:line="240" w:lineRule="auto"/>
        <w:rPr>
          <w:rFonts w:eastAsia="Times New Roman"/>
          <w:szCs w:val="24"/>
        </w:rPr>
      </w:pPr>
    </w:p>
    <w:p w14:paraId="595749E2" w14:textId="77777777" w:rsidR="002A7000" w:rsidRPr="001D3C70" w:rsidRDefault="002A7000">
      <w:pPr>
        <w:spacing w:line="240" w:lineRule="auto"/>
        <w:jc w:val="center"/>
        <w:rPr>
          <w:rFonts w:eastAsia="Times New Roman"/>
          <w:szCs w:val="24"/>
        </w:rPr>
      </w:pPr>
    </w:p>
    <w:tbl>
      <w:tblPr>
        <w:tblStyle w:val="1"/>
        <w:tblpPr w:leftFromText="141" w:rightFromText="141" w:vertAnchor="text" w:horzAnchor="margin" w:tblpXSpec="center" w:tblpY="45"/>
        <w:tblW w:w="10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100"/>
      </w:tblGrid>
      <w:tr w:rsidR="001D3C70" w:rsidRPr="00F23C5C" w14:paraId="135089DF" w14:textId="77777777" w:rsidTr="001D3C70">
        <w:tc>
          <w:tcPr>
            <w:tcW w:w="10100" w:type="dxa"/>
            <w:tcBorders>
              <w:left w:val="nil"/>
              <w:right w:val="nil"/>
            </w:tcBorders>
          </w:tcPr>
          <w:p w14:paraId="6ED24290" w14:textId="532FB0F6" w:rsidR="001D3C70" w:rsidRPr="001D3C70" w:rsidRDefault="00E85D16" w:rsidP="001D3C70">
            <w:pPr>
              <w:spacing w:after="160" w:line="259" w:lineRule="auto"/>
              <w:rPr>
                <w:rFonts w:eastAsia="Times New Roman"/>
                <w:b/>
                <w:sz w:val="40"/>
                <w:szCs w:val="40"/>
                <w:lang w:val="en-US"/>
              </w:rPr>
            </w:pPr>
            <w:r w:rsidRPr="00E85D16">
              <w:rPr>
                <w:rFonts w:eastAsia="Times New Roman"/>
                <w:b/>
                <w:sz w:val="40"/>
                <w:szCs w:val="40"/>
                <w:lang w:val="en-US"/>
              </w:rPr>
              <w:t>design and development of a mobile tontine management application</w:t>
            </w:r>
            <w:r>
              <w:rPr>
                <w:rFonts w:eastAsia="Times New Roman"/>
                <w:b/>
                <w:sz w:val="40"/>
                <w:szCs w:val="40"/>
                <w:lang w:val="en-US"/>
              </w:rPr>
              <w:t>.</w:t>
            </w:r>
          </w:p>
        </w:tc>
      </w:tr>
    </w:tbl>
    <w:p w14:paraId="23CAD1B5" w14:textId="77777777" w:rsidR="001D3C70" w:rsidRDefault="001D3C70" w:rsidP="001D3C70">
      <w:pPr>
        <w:spacing w:line="240" w:lineRule="auto"/>
        <w:rPr>
          <w:rFonts w:eastAsia="Times New Roman"/>
          <w:szCs w:val="24"/>
          <w:lang w:val="en-US"/>
        </w:rPr>
      </w:pPr>
    </w:p>
    <w:p w14:paraId="36B00836" w14:textId="36268801" w:rsidR="002A7000" w:rsidRPr="001D3C70" w:rsidRDefault="002778AD" w:rsidP="001D3C70">
      <w:pPr>
        <w:spacing w:line="240" w:lineRule="auto"/>
        <w:rPr>
          <w:rFonts w:eastAsia="Times New Roman"/>
          <w:szCs w:val="24"/>
          <w:lang w:val="en-US"/>
        </w:rPr>
      </w:pPr>
      <w:r>
        <w:rPr>
          <w:noProof/>
        </w:rPr>
        <mc:AlternateContent>
          <mc:Choice Requires="wps">
            <w:drawing>
              <wp:anchor distT="0" distB="0" distL="114300" distR="114300" simplePos="0" relativeHeight="251658752" behindDoc="0" locked="0" layoutInCell="1" allowOverlap="1" wp14:anchorId="62EF6135" wp14:editId="760EF053">
                <wp:simplePos x="0" y="0"/>
                <wp:positionH relativeFrom="page">
                  <wp:posOffset>7113905</wp:posOffset>
                </wp:positionH>
                <wp:positionV relativeFrom="page">
                  <wp:posOffset>6340475</wp:posOffset>
                </wp:positionV>
                <wp:extent cx="416560" cy="2638425"/>
                <wp:effectExtent l="0" t="0" r="3810" b="3175"/>
                <wp:wrapNone/>
                <wp:docPr id="12"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416560" cy="2638425"/>
                        </a:xfrm>
                        <a:prstGeom prst="rect">
                          <a:avLst/>
                        </a:prstGeom>
                        <a:solidFill>
                          <a:schemeClr val="lt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7942921" w14:textId="77777777" w:rsidR="00E85D16" w:rsidRDefault="00E85D16">
                            <w:pPr>
                              <w:spacing w:line="360" w:lineRule="auto"/>
                              <w:textDirection w:val="btLr"/>
                            </w:pPr>
                            <w:proofErr w:type="spellStart"/>
                            <w:r>
                              <w:rPr>
                                <w:rFonts w:ascii="Times New Roman" w:eastAsia="Times New Roman" w:hAnsi="Times New Roman" w:cs="Times New Roman"/>
                                <w:color w:val="000000"/>
                              </w:rPr>
                              <w:t>Thesis</w:t>
                            </w:r>
                            <w:proofErr w:type="spellEnd"/>
                            <w:r>
                              <w:rPr>
                                <w:rFonts w:ascii="Times New Roman" w:eastAsia="Times New Roman" w:hAnsi="Times New Roman" w:cs="Times New Roman"/>
                                <w:color w:val="000000"/>
                              </w:rPr>
                              <w:t>’ ID : ……………..</w:t>
                            </w:r>
                          </w:p>
                          <w:p w14:paraId="39FAB3E6" w14:textId="77777777" w:rsidR="00E85D16" w:rsidRDefault="00E85D16">
                            <w:pPr>
                              <w:spacing w:line="360" w:lineRule="auto"/>
                              <w:textDirection w:val="btLr"/>
                            </w:pPr>
                          </w:p>
                        </w:txbxContent>
                      </wps:txbx>
                      <wps:bodyPr rot="0" vert="horz" wrap="square" lIns="91425" tIns="45698" rIns="91425" bIns="45698" anchor="t" anchorCtr="0" upright="1">
                        <a:noAutofit/>
                      </wps:bodyPr>
                    </wps:wsp>
                  </a:graphicData>
                </a:graphic>
                <wp14:sizeRelH relativeFrom="margin">
                  <wp14:pctWidth>0</wp14:pctWidth>
                </wp14:sizeRelH>
                <wp14:sizeRelV relativeFrom="page">
                  <wp14:pctHeight>0</wp14:pctHeight>
                </wp14:sizeRelV>
              </wp:anchor>
            </w:drawing>
          </mc:Choice>
          <mc:Fallback>
            <w:pict>
              <v:rect w14:anchorId="62EF6135" id="Rectangle 3" o:spid="_x0000_s1028" style="position:absolute;left:0;text-align:left;margin-left:560.15pt;margin-top:499.25pt;width:32.8pt;height:207.75pt;rotation:180;z-index:25165875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" fillcolor="white [3201]" stroked="f">
                <v:textbox inset="2.53958mm,1.2694mm,2.53958mm,1.2694mm">
                  <w:txbxContent>
                    <w:p w14:paraId="67942921" w14:textId="77777777" w:rsidR="00E85D16" w:rsidRDefault="00E85D16">
                      <w:pPr>
                        <w:spacing w:line="360" w:lineRule="auto"/>
                        <w:textDirection w:val="btLr"/>
                      </w:pPr>
                      <w:proofErr w:type="spellStart"/>
                      <w:r>
                        <w:rPr>
                          <w:rFonts w:ascii="Times New Roman" w:eastAsia="Times New Roman" w:hAnsi="Times New Roman" w:cs="Times New Roman"/>
                          <w:color w:val="000000"/>
                        </w:rPr>
                        <w:t>Thesis</w:t>
                      </w:r>
                      <w:proofErr w:type="spellEnd"/>
                      <w:r>
                        <w:rPr>
                          <w:rFonts w:ascii="Times New Roman" w:eastAsia="Times New Roman" w:hAnsi="Times New Roman" w:cs="Times New Roman"/>
                          <w:color w:val="000000"/>
                        </w:rPr>
                        <w:t>’ ID : ……………..</w:t>
                      </w:r>
                    </w:p>
                    <w:p w14:paraId="39FAB3E6" w14:textId="77777777" w:rsidR="00E85D16" w:rsidRDefault="00E85D16">
                      <w:pPr>
                        <w:spacing w:line="360" w:lineRule="auto"/>
                        <w:textDirection w:val="btLr"/>
                      </w:pPr>
                    </w:p>
                  </w:txbxContent>
                </v:textbox>
                <w10:wrap anchorx="page" anchory="page"/>
              </v:rect>
            </w:pict>
          </mc:Fallback>
        </mc:AlternateContent>
      </w:r>
    </w:p>
    <w:p w14:paraId="1A37C514" w14:textId="6439306B" w:rsidR="002A7000" w:rsidRPr="001D3C70" w:rsidRDefault="002778AD">
      <w:pPr>
        <w:spacing w:line="360" w:lineRule="auto"/>
        <w:rPr>
          <w:rFonts w:eastAsia="Times New Roman"/>
          <w:szCs w:val="24"/>
          <w:lang w:val="en-US"/>
        </w:rPr>
      </w:pPr>
      <w:r>
        <w:rPr>
          <w:noProof/>
        </w:rPr>
        <mc:AlternateContent>
          <mc:Choice Requires="wps">
            <w:drawing>
              <wp:anchor distT="0" distB="0" distL="114300" distR="114300" simplePos="0" relativeHeight="251660800" behindDoc="0" locked="0" layoutInCell="1" allowOverlap="1" wp14:anchorId="1D418A7A" wp14:editId="17384198">
                <wp:simplePos x="0" y="0"/>
                <wp:positionH relativeFrom="column">
                  <wp:posOffset>3173095</wp:posOffset>
                </wp:positionH>
                <wp:positionV relativeFrom="paragraph">
                  <wp:posOffset>122555</wp:posOffset>
                </wp:positionV>
                <wp:extent cx="2814955" cy="1579245"/>
                <wp:effectExtent l="1270" t="0" r="3175" b="0"/>
                <wp:wrapNone/>
                <wp:docPr id="1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814955" cy="1579245"/>
                        </a:xfrm>
                        <a:prstGeom prst="rect">
                          <a:avLst/>
                        </a:prstGeom>
                        <a:solidFill>
                          <a:schemeClr val="lt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D44BB0" w14:textId="77777777" w:rsidR="00E85D16" w:rsidRPr="00560DD3" w:rsidRDefault="00E85D16">
                            <w:pPr>
                              <w:spacing w:line="360" w:lineRule="auto"/>
                              <w:textDirection w:val="btLr"/>
                              <w:rPr>
                                <w:lang w:val="en-US"/>
                              </w:rPr>
                            </w:pPr>
                            <w:r w:rsidRPr="00560DD3">
                              <w:rPr>
                                <w:rFonts w:ascii="Times New Roman" w:eastAsia="Times New Roman" w:hAnsi="Times New Roman" w:cs="Times New Roman"/>
                                <w:b/>
                                <w:color w:val="000000"/>
                                <w:u w:val="single"/>
                                <w:lang w:val="en-US"/>
                              </w:rPr>
                              <w:t>President:</w:t>
                            </w:r>
                            <w:r w:rsidRPr="00560DD3">
                              <w:rPr>
                                <w:rFonts w:ascii="Times New Roman" w:eastAsia="Times New Roman" w:hAnsi="Times New Roman" w:cs="Times New Roman"/>
                                <w:color w:val="000000"/>
                                <w:lang w:val="en-US"/>
                              </w:rPr>
                              <w:t xml:space="preserve"> First name Last name, </w:t>
                            </w:r>
                          </w:p>
                          <w:p w14:paraId="1BB003E0" w14:textId="6F234046" w:rsidR="00E85D16" w:rsidRPr="00560DD3" w:rsidRDefault="00E85D16" w:rsidP="00A23B4F">
                            <w:pPr>
                              <w:spacing w:line="360" w:lineRule="auto"/>
                              <w:ind w:left="1416" w:firstLine="1416"/>
                              <w:textDirection w:val="btLr"/>
                              <w:rPr>
                                <w:lang w:val="en-US"/>
                              </w:rPr>
                            </w:pPr>
                            <w:r w:rsidRPr="00560DD3">
                              <w:rPr>
                                <w:rFonts w:ascii="Times New Roman" w:eastAsia="Times New Roman" w:hAnsi="Times New Roman" w:cs="Times New Roman"/>
                                <w:color w:val="000000"/>
                                <w:lang w:val="en-US"/>
                              </w:rPr>
                              <w:t xml:space="preserve">   Grade</w:t>
                            </w:r>
                          </w:p>
                          <w:p w14:paraId="4A915C73" w14:textId="77777777" w:rsidR="00E85D16" w:rsidRPr="00560DD3" w:rsidRDefault="00E85D16">
                            <w:pPr>
                              <w:spacing w:line="360" w:lineRule="auto"/>
                              <w:textDirection w:val="btLr"/>
                              <w:rPr>
                                <w:lang w:val="en-US"/>
                              </w:rPr>
                            </w:pPr>
                            <w:r w:rsidRPr="00560DD3">
                              <w:rPr>
                                <w:rFonts w:ascii="Times New Roman" w:eastAsia="Times New Roman" w:hAnsi="Times New Roman" w:cs="Times New Roman"/>
                                <w:b/>
                                <w:color w:val="000000"/>
                                <w:u w:val="single"/>
                                <w:lang w:val="en-US"/>
                              </w:rPr>
                              <w:t>Member:</w:t>
                            </w:r>
                            <w:r w:rsidRPr="00560DD3">
                              <w:rPr>
                                <w:rFonts w:ascii="Times New Roman" w:eastAsia="Times New Roman" w:hAnsi="Times New Roman" w:cs="Times New Roman"/>
                                <w:color w:val="000000"/>
                                <w:lang w:val="en-US"/>
                              </w:rPr>
                              <w:t xml:space="preserve"> First name Last name,</w:t>
                            </w:r>
                          </w:p>
                          <w:p w14:paraId="6E9EEC29" w14:textId="3665C068" w:rsidR="00E85D16" w:rsidRDefault="00E85D16">
                            <w:pPr>
                              <w:spacing w:line="360" w:lineRule="auto"/>
                              <w:textDirection w:val="btLr"/>
                            </w:pPr>
                            <w:r w:rsidRPr="00560DD3">
                              <w:rPr>
                                <w:rFonts w:ascii="Times New Roman" w:eastAsia="Times New Roman" w:hAnsi="Times New Roman" w:cs="Times New Roman"/>
                                <w:color w:val="000000"/>
                                <w:lang w:val="en-US"/>
                              </w:rPr>
                              <w:t xml:space="preserve">    </w:t>
                            </w:r>
                            <w:r w:rsidRPr="00560DD3">
                              <w:rPr>
                                <w:rFonts w:ascii="Times New Roman" w:eastAsia="Times New Roman" w:hAnsi="Times New Roman" w:cs="Times New Roman"/>
                                <w:color w:val="000000"/>
                                <w:lang w:val="en-US"/>
                              </w:rPr>
                              <w:tab/>
                              <w:t xml:space="preserve">             </w:t>
                            </w:r>
                            <w:r>
                              <w:rPr>
                                <w:rFonts w:ascii="Times New Roman" w:eastAsia="Times New Roman" w:hAnsi="Times New Roman" w:cs="Times New Roman"/>
                                <w:color w:val="000000"/>
                              </w:rPr>
                              <w:t xml:space="preserve">Grade, </w:t>
                            </w:r>
                          </w:p>
                        </w:txbxContent>
                      </wps:txbx>
                      <wps:bodyPr rot="0" vert="horz" wrap="square" lIns="91425" tIns="45698" rIns="91425" bIns="45698"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418A7A" id="Rectangle 2" o:spid="_x0000_s1029" style="position:absolute;left:0;text-align:left;margin-left:249.85pt;margin-top:9.65pt;width:221.65pt;height:124.3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" fillcolor="white [3201]" stroked="f">
                <v:textbox inset="2.53958mm,1.2694mm,2.53958mm,1.2694mm">
                  <w:txbxContent>
                    <w:p w14:paraId="00D44BB0" w14:textId="77777777" w:rsidR="00E85D16" w:rsidRPr="00560DD3" w:rsidRDefault="00E85D16">
                      <w:pPr>
                        <w:spacing w:line="360" w:lineRule="auto"/>
                        <w:textDirection w:val="btLr"/>
                        <w:rPr>
                          <w:lang w:val="en-US"/>
                        </w:rPr>
                      </w:pPr>
                      <w:r w:rsidRPr="00560DD3">
                        <w:rPr>
                          <w:rFonts w:ascii="Times New Roman" w:eastAsia="Times New Roman" w:hAnsi="Times New Roman" w:cs="Times New Roman"/>
                          <w:b/>
                          <w:color w:val="000000"/>
                          <w:u w:val="single"/>
                          <w:lang w:val="en-US"/>
                        </w:rPr>
                        <w:t>President:</w:t>
                      </w:r>
                      <w:r w:rsidRPr="00560DD3">
                        <w:rPr>
                          <w:rFonts w:ascii="Times New Roman" w:eastAsia="Times New Roman" w:hAnsi="Times New Roman" w:cs="Times New Roman"/>
                          <w:color w:val="000000"/>
                          <w:lang w:val="en-US"/>
                        </w:rPr>
                        <w:t xml:space="preserve"> First name Last name, </w:t>
                      </w:r>
                    </w:p>
                    <w:p w14:paraId="1BB003E0" w14:textId="6F234046" w:rsidR="00E85D16" w:rsidRPr="00560DD3" w:rsidRDefault="00E85D16" w:rsidP="00A23B4F">
                      <w:pPr>
                        <w:spacing w:line="360" w:lineRule="auto"/>
                        <w:ind w:left="1416" w:firstLine="1416"/>
                        <w:textDirection w:val="btLr"/>
                        <w:rPr>
                          <w:lang w:val="en-US"/>
                        </w:rPr>
                      </w:pPr>
                      <w:r w:rsidRPr="00560DD3">
                        <w:rPr>
                          <w:rFonts w:ascii="Times New Roman" w:eastAsia="Times New Roman" w:hAnsi="Times New Roman" w:cs="Times New Roman"/>
                          <w:color w:val="000000"/>
                          <w:lang w:val="en-US"/>
                        </w:rPr>
                        <w:t xml:space="preserve">   Grade</w:t>
                      </w:r>
                    </w:p>
                    <w:p w14:paraId="4A915C73" w14:textId="77777777" w:rsidR="00E85D16" w:rsidRPr="00560DD3" w:rsidRDefault="00E85D16">
                      <w:pPr>
                        <w:spacing w:line="360" w:lineRule="auto"/>
                        <w:textDirection w:val="btLr"/>
                        <w:rPr>
                          <w:lang w:val="en-US"/>
                        </w:rPr>
                      </w:pPr>
                      <w:r w:rsidRPr="00560DD3">
                        <w:rPr>
                          <w:rFonts w:ascii="Times New Roman" w:eastAsia="Times New Roman" w:hAnsi="Times New Roman" w:cs="Times New Roman"/>
                          <w:b/>
                          <w:color w:val="000000"/>
                          <w:u w:val="single"/>
                          <w:lang w:val="en-US"/>
                        </w:rPr>
                        <w:t>Member:</w:t>
                      </w:r>
                      <w:r w:rsidRPr="00560DD3">
                        <w:rPr>
                          <w:rFonts w:ascii="Times New Roman" w:eastAsia="Times New Roman" w:hAnsi="Times New Roman" w:cs="Times New Roman"/>
                          <w:color w:val="000000"/>
                          <w:lang w:val="en-US"/>
                        </w:rPr>
                        <w:t xml:space="preserve"> First name Last name,</w:t>
                      </w:r>
                    </w:p>
                    <w:p w14:paraId="6E9EEC29" w14:textId="3665C068" w:rsidR="00E85D16" w:rsidRDefault="00E85D16">
                      <w:pPr>
                        <w:spacing w:line="360" w:lineRule="auto"/>
                        <w:textDirection w:val="btLr"/>
                      </w:pPr>
                      <w:r w:rsidRPr="00560DD3">
                        <w:rPr>
                          <w:rFonts w:ascii="Times New Roman" w:eastAsia="Times New Roman" w:hAnsi="Times New Roman" w:cs="Times New Roman"/>
                          <w:color w:val="000000"/>
                          <w:lang w:val="en-US"/>
                        </w:rPr>
                        <w:t xml:space="preserve">    </w:t>
                      </w:r>
                      <w:r w:rsidRPr="00560DD3">
                        <w:rPr>
                          <w:rFonts w:ascii="Times New Roman" w:eastAsia="Times New Roman" w:hAnsi="Times New Roman" w:cs="Times New Roman"/>
                          <w:color w:val="000000"/>
                          <w:lang w:val="en-US"/>
                        </w:rPr>
                        <w:tab/>
                        <w:t xml:space="preserve">             </w:t>
                      </w:r>
                      <w:r>
                        <w:rPr>
                          <w:rFonts w:ascii="Times New Roman" w:eastAsia="Times New Roman" w:hAnsi="Times New Roman" w:cs="Times New Roman"/>
                          <w:color w:val="000000"/>
                        </w:rPr>
                        <w:t xml:space="preserve">Grade, </w:t>
                      </w:r>
                    </w:p>
                  </w:txbxContent>
                </v:textbox>
              </v:rect>
            </w:pict>
          </mc:Fallback>
        </mc:AlternateContent>
      </w:r>
      <w:r>
        <w:rPr>
          <w:noProof/>
        </w:rPr>
        <mc:AlternateContent>
          <mc:Choice Requires="wps">
            <w:drawing>
              <wp:anchor distT="0" distB="0" distL="114300" distR="114300" simplePos="0" relativeHeight="251659776" behindDoc="0" locked="0" layoutInCell="1" allowOverlap="1" wp14:anchorId="43332562" wp14:editId="073DB098">
                <wp:simplePos x="0" y="0"/>
                <wp:positionH relativeFrom="column">
                  <wp:posOffset>-371475</wp:posOffset>
                </wp:positionH>
                <wp:positionV relativeFrom="paragraph">
                  <wp:posOffset>158750</wp:posOffset>
                </wp:positionV>
                <wp:extent cx="3009900" cy="1751330"/>
                <wp:effectExtent l="0" t="3810" r="0" b="0"/>
                <wp:wrapNone/>
                <wp:docPr id="8"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009900" cy="1751330"/>
                        </a:xfrm>
                        <a:prstGeom prst="rect">
                          <a:avLst/>
                        </a:prstGeom>
                        <a:solidFill>
                          <a:schemeClr val="lt1">
                            <a:lumMod val="100000"/>
                            <a:lumOff val="0"/>
                          </a:scheme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BA8DCD9" w14:textId="77777777" w:rsidR="00E85D16" w:rsidRPr="00560DD3" w:rsidRDefault="00E85D16">
                            <w:pPr>
                              <w:spacing w:line="360" w:lineRule="auto"/>
                              <w:textDirection w:val="btLr"/>
                              <w:rPr>
                                <w:lang w:val="en-US"/>
                              </w:rPr>
                            </w:pPr>
                            <w:r w:rsidRPr="00560DD3">
                              <w:rPr>
                                <w:rFonts w:ascii="Times New Roman" w:eastAsia="Times New Roman" w:hAnsi="Times New Roman" w:cs="Times New Roman"/>
                                <w:b/>
                                <w:color w:val="000000"/>
                                <w:u w:val="single"/>
                                <w:lang w:val="en-US"/>
                              </w:rPr>
                              <w:t>Supervised by</w:t>
                            </w:r>
                            <w:r w:rsidRPr="00560DD3">
                              <w:rPr>
                                <w:rFonts w:ascii="Times New Roman" w:eastAsia="Times New Roman" w:hAnsi="Times New Roman" w:cs="Times New Roman"/>
                                <w:color w:val="000000"/>
                                <w:lang w:val="en-US"/>
                              </w:rPr>
                              <w:t>: First name Last name</w:t>
                            </w:r>
                          </w:p>
                          <w:p w14:paraId="476675E8" w14:textId="14CE6DF7" w:rsidR="00E85D16" w:rsidRPr="00560DD3" w:rsidRDefault="00E85D16">
                            <w:pPr>
                              <w:spacing w:line="360" w:lineRule="auto"/>
                              <w:textDirection w:val="btLr"/>
                              <w:rPr>
                                <w:lang w:val="en-US"/>
                              </w:rPr>
                            </w:pPr>
                            <w:r w:rsidRPr="00560DD3">
                              <w:rPr>
                                <w:rFonts w:ascii="Times New Roman" w:eastAsia="Times New Roman" w:hAnsi="Times New Roman" w:cs="Times New Roman"/>
                                <w:color w:val="000000"/>
                                <w:lang w:val="en-US"/>
                              </w:rPr>
                              <w:t xml:space="preserve">                              Title</w:t>
                            </w:r>
                          </w:p>
                          <w:p w14:paraId="40C6106F" w14:textId="77777777" w:rsidR="00E85D16" w:rsidRPr="00560DD3" w:rsidRDefault="00E85D16">
                            <w:pPr>
                              <w:spacing w:line="360" w:lineRule="auto"/>
                              <w:textDirection w:val="btLr"/>
                              <w:rPr>
                                <w:lang w:val="en-US"/>
                              </w:rPr>
                            </w:pPr>
                            <w:r w:rsidRPr="00560DD3">
                              <w:rPr>
                                <w:rFonts w:ascii="Times New Roman" w:eastAsia="Times New Roman" w:hAnsi="Times New Roman" w:cs="Times New Roman"/>
                                <w:b/>
                                <w:color w:val="000000"/>
                                <w:u w:val="single"/>
                                <w:lang w:val="en-US"/>
                              </w:rPr>
                              <w:t>Under the supervision by:</w:t>
                            </w:r>
                            <w:r w:rsidRPr="00560DD3">
                              <w:rPr>
                                <w:rFonts w:ascii="Times New Roman" w:eastAsia="Times New Roman" w:hAnsi="Times New Roman" w:cs="Times New Roman"/>
                                <w:b/>
                                <w:color w:val="000000"/>
                                <w:lang w:val="en-US"/>
                              </w:rPr>
                              <w:t xml:space="preserve"> </w:t>
                            </w:r>
                            <w:r w:rsidRPr="00560DD3">
                              <w:rPr>
                                <w:rFonts w:ascii="Times New Roman" w:eastAsia="Times New Roman" w:hAnsi="Times New Roman" w:cs="Times New Roman"/>
                                <w:color w:val="000000"/>
                                <w:lang w:val="en-US"/>
                              </w:rPr>
                              <w:t>First name Last name</w:t>
                            </w:r>
                          </w:p>
                          <w:p w14:paraId="5B94CCA4" w14:textId="4E5D518E" w:rsidR="00E85D16" w:rsidRDefault="00E85D16">
                            <w:pPr>
                              <w:spacing w:line="360" w:lineRule="auto"/>
                              <w:textDirection w:val="btLr"/>
                            </w:pPr>
                            <w:r w:rsidRPr="00560DD3">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rPr>
                              <w:t>Title</w:t>
                            </w:r>
                            <w:proofErr w:type="spellEnd"/>
                            <w:r>
                              <w:rPr>
                                <w:rFonts w:ascii="Times New Roman" w:eastAsia="Times New Roman" w:hAnsi="Times New Roman" w:cs="Times New Roman"/>
                                <w:color w:val="000000"/>
                              </w:rPr>
                              <w:t xml:space="preserve"> (Teacher, </w:t>
                            </w:r>
                            <w:proofErr w:type="spellStart"/>
                            <w:r>
                              <w:rPr>
                                <w:rFonts w:ascii="Times New Roman" w:eastAsia="Times New Roman" w:hAnsi="Times New Roman" w:cs="Times New Roman"/>
                                <w:color w:val="000000"/>
                              </w:rPr>
                              <w:t>Researcher</w:t>
                            </w:r>
                            <w:proofErr w:type="spellEnd"/>
                            <w:r>
                              <w:rPr>
                                <w:rFonts w:ascii="Times New Roman" w:eastAsia="Times New Roman" w:hAnsi="Times New Roman" w:cs="Times New Roman"/>
                                <w:color w:val="000000"/>
                              </w:rPr>
                              <w:t>, Dr ...)</w:t>
                            </w:r>
                          </w:p>
                        </w:txbxContent>
                      </wps:txbx>
                      <wps:bodyPr rot="0" vert="horz" wrap="square" lIns="91425" tIns="45698" rIns="91425" bIns="45698" anchor="t" anchorCtr="0" upright="1">
                        <a:noAutofit/>
                      </wps:bodyPr>
                    </wps:wsp>
                  </a:graphicData>
                </a:graphic>
                <wp14:sizeRelH relativeFrom="margin">
                  <wp14:pctWidth>0</wp14:pctWidth>
                </wp14:sizeRelH>
                <wp14:sizeRelV relativeFrom="margin">
                  <wp14:pctHeight>0</wp14:pctHeight>
                </wp14:sizeRelV>
              </wp:anchor>
            </w:drawing>
          </mc:Choice>
          <mc:Fallback>
            <w:pict>
              <v:rect w14:anchorId="43332562" id="Rectangle 1" o:spid="_x0000_s1030" style="position:absolute;left:0;text-align:left;margin-left:-29.25pt;margin-top:12.5pt;width:237pt;height:137.9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" fillcolor="white [3201]" stroked="f">
                <v:textbox inset="2.53958mm,1.2694mm,2.53958mm,1.2694mm">
                  <w:txbxContent>
                    <w:p w14:paraId="2BA8DCD9" w14:textId="77777777" w:rsidR="00E85D16" w:rsidRPr="00560DD3" w:rsidRDefault="00E85D16">
                      <w:pPr>
                        <w:spacing w:line="360" w:lineRule="auto"/>
                        <w:textDirection w:val="btLr"/>
                        <w:rPr>
                          <w:lang w:val="en-US"/>
                        </w:rPr>
                      </w:pPr>
                      <w:r w:rsidRPr="00560DD3">
                        <w:rPr>
                          <w:rFonts w:ascii="Times New Roman" w:eastAsia="Times New Roman" w:hAnsi="Times New Roman" w:cs="Times New Roman"/>
                          <w:b/>
                          <w:color w:val="000000"/>
                          <w:u w:val="single"/>
                          <w:lang w:val="en-US"/>
                        </w:rPr>
                        <w:t>Supervised by</w:t>
                      </w:r>
                      <w:r w:rsidRPr="00560DD3">
                        <w:rPr>
                          <w:rFonts w:ascii="Times New Roman" w:eastAsia="Times New Roman" w:hAnsi="Times New Roman" w:cs="Times New Roman"/>
                          <w:color w:val="000000"/>
                          <w:lang w:val="en-US"/>
                        </w:rPr>
                        <w:t>: First name Last name</w:t>
                      </w:r>
                    </w:p>
                    <w:p w14:paraId="476675E8" w14:textId="14CE6DF7" w:rsidR="00E85D16" w:rsidRPr="00560DD3" w:rsidRDefault="00E85D16">
                      <w:pPr>
                        <w:spacing w:line="360" w:lineRule="auto"/>
                        <w:textDirection w:val="btLr"/>
                        <w:rPr>
                          <w:lang w:val="en-US"/>
                        </w:rPr>
                      </w:pPr>
                      <w:r w:rsidRPr="00560DD3">
                        <w:rPr>
                          <w:rFonts w:ascii="Times New Roman" w:eastAsia="Times New Roman" w:hAnsi="Times New Roman" w:cs="Times New Roman"/>
                          <w:color w:val="000000"/>
                          <w:lang w:val="en-US"/>
                        </w:rPr>
                        <w:t xml:space="preserve">                              Title</w:t>
                      </w:r>
                    </w:p>
                    <w:p w14:paraId="40C6106F" w14:textId="77777777" w:rsidR="00E85D16" w:rsidRPr="00560DD3" w:rsidRDefault="00E85D16">
                      <w:pPr>
                        <w:spacing w:line="360" w:lineRule="auto"/>
                        <w:textDirection w:val="btLr"/>
                        <w:rPr>
                          <w:lang w:val="en-US"/>
                        </w:rPr>
                      </w:pPr>
                      <w:r w:rsidRPr="00560DD3">
                        <w:rPr>
                          <w:rFonts w:ascii="Times New Roman" w:eastAsia="Times New Roman" w:hAnsi="Times New Roman" w:cs="Times New Roman"/>
                          <w:b/>
                          <w:color w:val="000000"/>
                          <w:u w:val="single"/>
                          <w:lang w:val="en-US"/>
                        </w:rPr>
                        <w:t>Under the supervision by:</w:t>
                      </w:r>
                      <w:r w:rsidRPr="00560DD3">
                        <w:rPr>
                          <w:rFonts w:ascii="Times New Roman" w:eastAsia="Times New Roman" w:hAnsi="Times New Roman" w:cs="Times New Roman"/>
                          <w:b/>
                          <w:color w:val="000000"/>
                          <w:lang w:val="en-US"/>
                        </w:rPr>
                        <w:t xml:space="preserve"> </w:t>
                      </w:r>
                      <w:r w:rsidRPr="00560DD3">
                        <w:rPr>
                          <w:rFonts w:ascii="Times New Roman" w:eastAsia="Times New Roman" w:hAnsi="Times New Roman" w:cs="Times New Roman"/>
                          <w:color w:val="000000"/>
                          <w:lang w:val="en-US"/>
                        </w:rPr>
                        <w:t>First name Last name</w:t>
                      </w:r>
                    </w:p>
                    <w:p w14:paraId="5B94CCA4" w14:textId="4E5D518E" w:rsidR="00E85D16" w:rsidRDefault="00E85D16">
                      <w:pPr>
                        <w:spacing w:line="360" w:lineRule="auto"/>
                        <w:textDirection w:val="btLr"/>
                      </w:pPr>
                      <w:r w:rsidRPr="00560DD3">
                        <w:rPr>
                          <w:rFonts w:ascii="Times New Roman" w:eastAsia="Times New Roman" w:hAnsi="Times New Roman" w:cs="Times New Roman"/>
                          <w:color w:val="000000"/>
                          <w:lang w:val="en-US"/>
                        </w:rPr>
                        <w:t xml:space="preserve">           </w:t>
                      </w:r>
                      <w:proofErr w:type="spellStart"/>
                      <w:r>
                        <w:rPr>
                          <w:rFonts w:ascii="Times New Roman" w:eastAsia="Times New Roman" w:hAnsi="Times New Roman" w:cs="Times New Roman"/>
                          <w:color w:val="000000"/>
                        </w:rPr>
                        <w:t>Title</w:t>
                      </w:r>
                      <w:proofErr w:type="spellEnd"/>
                      <w:r>
                        <w:rPr>
                          <w:rFonts w:ascii="Times New Roman" w:eastAsia="Times New Roman" w:hAnsi="Times New Roman" w:cs="Times New Roman"/>
                          <w:color w:val="000000"/>
                        </w:rPr>
                        <w:t xml:space="preserve"> (Teacher, </w:t>
                      </w:r>
                      <w:proofErr w:type="spellStart"/>
                      <w:r>
                        <w:rPr>
                          <w:rFonts w:ascii="Times New Roman" w:eastAsia="Times New Roman" w:hAnsi="Times New Roman" w:cs="Times New Roman"/>
                          <w:color w:val="000000"/>
                        </w:rPr>
                        <w:t>Researcher</w:t>
                      </w:r>
                      <w:proofErr w:type="spellEnd"/>
                      <w:r>
                        <w:rPr>
                          <w:rFonts w:ascii="Times New Roman" w:eastAsia="Times New Roman" w:hAnsi="Times New Roman" w:cs="Times New Roman"/>
                          <w:color w:val="000000"/>
                        </w:rPr>
                        <w:t>, Dr ...)</w:t>
                      </w:r>
                    </w:p>
                  </w:txbxContent>
                </v:textbox>
              </v:rect>
            </w:pict>
          </mc:Fallback>
        </mc:AlternateContent>
      </w:r>
    </w:p>
    <w:p w14:paraId="6890525A" w14:textId="77777777" w:rsidR="002A7000" w:rsidRPr="001D3C70" w:rsidRDefault="00CD7F4A">
      <w:pPr>
        <w:tabs>
          <w:tab w:val="left" w:pos="7995"/>
        </w:tabs>
        <w:spacing w:line="360" w:lineRule="auto"/>
        <w:rPr>
          <w:rFonts w:eastAsia="Times New Roman"/>
          <w:szCs w:val="24"/>
          <w:lang w:val="en-US"/>
        </w:rPr>
      </w:pPr>
      <w:bookmarkStart w:id="0" w:name="_gjdgxs" w:colFirst="0" w:colLast="0"/>
      <w:bookmarkEnd w:id="0"/>
      <w:r w:rsidRPr="001D3C70">
        <w:rPr>
          <w:rFonts w:eastAsia="Times New Roman"/>
          <w:szCs w:val="24"/>
          <w:lang w:val="en-US"/>
        </w:rPr>
        <w:t xml:space="preserve">  </w:t>
      </w:r>
    </w:p>
    <w:p w14:paraId="03B4287B" w14:textId="77777777" w:rsidR="002A7000" w:rsidRPr="001D3C70" w:rsidRDefault="002A7000">
      <w:pPr>
        <w:spacing w:after="160" w:line="259" w:lineRule="auto"/>
        <w:rPr>
          <w:rFonts w:eastAsia="Times New Roman"/>
          <w:color w:val="2F5496"/>
          <w:szCs w:val="24"/>
          <w:lang w:val="en-US"/>
        </w:rPr>
      </w:pPr>
    </w:p>
    <w:p w14:paraId="3181ABBC" w14:textId="77777777" w:rsidR="002A7000" w:rsidRPr="001D3C70" w:rsidRDefault="002A7000">
      <w:pPr>
        <w:spacing w:after="160" w:line="259" w:lineRule="auto"/>
        <w:rPr>
          <w:rFonts w:eastAsia="Times New Roman"/>
          <w:color w:val="2F5496"/>
          <w:szCs w:val="24"/>
          <w:lang w:val="en-US"/>
        </w:rPr>
      </w:pPr>
    </w:p>
    <w:p w14:paraId="56A615D9" w14:textId="77777777" w:rsidR="002A7000" w:rsidRPr="001D3C70" w:rsidRDefault="002A7000">
      <w:pPr>
        <w:spacing w:after="160" w:line="259" w:lineRule="auto"/>
        <w:rPr>
          <w:rFonts w:eastAsia="Times New Roman"/>
          <w:color w:val="2F5496"/>
          <w:szCs w:val="24"/>
          <w:lang w:val="en-US"/>
        </w:rPr>
      </w:pPr>
    </w:p>
    <w:p w14:paraId="3CA11BC5" w14:textId="77777777" w:rsidR="002A7000" w:rsidRPr="001D3C70" w:rsidRDefault="002A7000">
      <w:pPr>
        <w:spacing w:after="160" w:line="259" w:lineRule="auto"/>
        <w:rPr>
          <w:rFonts w:eastAsia="Times New Roman"/>
          <w:color w:val="2F5496"/>
          <w:szCs w:val="24"/>
          <w:lang w:val="en-US"/>
        </w:rPr>
      </w:pPr>
    </w:p>
    <w:p w14:paraId="0BB32AAA" w14:textId="111E444D" w:rsidR="002A7000" w:rsidRPr="001D3C70" w:rsidRDefault="002A7000">
      <w:pPr>
        <w:spacing w:after="160" w:line="259" w:lineRule="auto"/>
        <w:rPr>
          <w:rFonts w:eastAsia="Times New Roman"/>
          <w:color w:val="2F5496"/>
          <w:szCs w:val="24"/>
          <w:lang w:val="en-US"/>
        </w:rPr>
      </w:pPr>
    </w:p>
    <w:p w14:paraId="737863EB" w14:textId="290735BB" w:rsidR="002A7000" w:rsidRPr="001D3C70" w:rsidRDefault="002778AD" w:rsidP="00355D50">
      <w:pPr>
        <w:spacing w:line="360" w:lineRule="auto"/>
        <w:rPr>
          <w:rFonts w:eastAsia="Times New Roman"/>
          <w:szCs w:val="24"/>
          <w:lang w:val="en-US"/>
        </w:rPr>
        <w:sectPr w:rsidR="002A7000" w:rsidRPr="001D3C70">
          <w:footerReference w:type="default" r:id="rId10"/>
          <w:pgSz w:w="12240" w:h="15840"/>
          <w:pgMar w:top="1440" w:right="1440" w:bottom="1440" w:left="1440" w:header="720" w:footer="720" w:gutter="0"/>
          <w:pgNumType w:start="0"/>
          <w:cols w:space="720"/>
          <w:titlePg/>
        </w:sectPr>
      </w:pPr>
      <w:r>
        <w:rPr>
          <w:noProof/>
        </w:rPr>
        <mc:AlternateContent>
          <mc:Choice Requires="wps">
            <w:drawing>
              <wp:anchor distT="0" distB="0" distL="114300" distR="114300" simplePos="0" relativeHeight="251661824" behindDoc="0" locked="0" layoutInCell="1" allowOverlap="1" wp14:anchorId="520D5C72" wp14:editId="3B723FD2">
                <wp:simplePos x="0" y="0"/>
                <wp:positionH relativeFrom="column">
                  <wp:posOffset>152400</wp:posOffset>
                </wp:positionH>
                <wp:positionV relativeFrom="paragraph">
                  <wp:posOffset>104775</wp:posOffset>
                </wp:positionV>
                <wp:extent cx="5861685" cy="1592580"/>
                <wp:effectExtent l="0" t="0" r="0" b="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861685" cy="1592580"/>
                        </a:xfrm>
                        <a:prstGeom prst="rect">
                          <a:avLst/>
                        </a:prstGeom>
                        <a:noFill/>
                        <a:ln>
                          <a:noFill/>
                        </a:ln>
                      </wps:spPr>
                      <wps:txbx>
                        <w:txbxContent>
                          <w:p w14:paraId="0A3BBCA1" w14:textId="77777777" w:rsidR="00E85D16" w:rsidRPr="00560DD3" w:rsidRDefault="00E85D16">
                            <w:pPr>
                              <w:spacing w:line="360" w:lineRule="auto"/>
                              <w:jc w:val="center"/>
                              <w:textDirection w:val="btLr"/>
                              <w:rPr>
                                <w:lang w:val="en-US"/>
                              </w:rPr>
                            </w:pPr>
                            <w:r w:rsidRPr="00560DD3">
                              <w:rPr>
                                <w:rFonts w:ascii="Times New Roman" w:eastAsia="Times New Roman" w:hAnsi="Times New Roman" w:cs="Times New Roman"/>
                                <w:color w:val="000000"/>
                                <w:sz w:val="28"/>
                                <w:lang w:val="en-US"/>
                              </w:rPr>
                              <w:t>Presented and publicly defended:</w:t>
                            </w:r>
                          </w:p>
                          <w:p w14:paraId="30C02D14" w14:textId="16BBC5A3" w:rsidR="00E85D16" w:rsidRPr="00560DD3" w:rsidRDefault="00E85D16">
                            <w:pPr>
                              <w:spacing w:line="360" w:lineRule="auto"/>
                              <w:jc w:val="center"/>
                              <w:textDirection w:val="btLr"/>
                              <w:rPr>
                                <w:lang w:val="en-US"/>
                              </w:rPr>
                            </w:pPr>
                            <w:r>
                              <w:rPr>
                                <w:rFonts w:ascii="Times New Roman" w:eastAsia="Times New Roman" w:hAnsi="Times New Roman" w:cs="Times New Roman"/>
                                <w:b/>
                                <w:color w:val="000000"/>
                                <w:sz w:val="28"/>
                                <w:lang w:val="en-US"/>
                              </w:rPr>
                              <w:t>Armel</w:t>
                            </w:r>
                            <w:r w:rsidRPr="00560DD3">
                              <w:rPr>
                                <w:rFonts w:ascii="Times New Roman" w:eastAsia="Times New Roman" w:hAnsi="Times New Roman" w:cs="Times New Roman"/>
                                <w:b/>
                                <w:color w:val="000000"/>
                                <w:sz w:val="28"/>
                                <w:lang w:val="en-US"/>
                              </w:rPr>
                              <w:t xml:space="preserve"> OUEDRAOGO</w:t>
                            </w:r>
                          </w:p>
                          <w:p w14:paraId="578E21C5" w14:textId="77777777" w:rsidR="00E85D16" w:rsidRPr="00560DD3" w:rsidRDefault="00E85D16">
                            <w:pPr>
                              <w:spacing w:line="360" w:lineRule="auto"/>
                              <w:jc w:val="center"/>
                              <w:textDirection w:val="btLr"/>
                              <w:rPr>
                                <w:lang w:val="en-US"/>
                              </w:rPr>
                            </w:pPr>
                          </w:p>
                          <w:p w14:paraId="02B263AD" w14:textId="77777777" w:rsidR="00E85D16" w:rsidRDefault="00E85D16">
                            <w:pPr>
                              <w:spacing w:line="360" w:lineRule="auto"/>
                              <w:jc w:val="center"/>
                              <w:textDirection w:val="btLr"/>
                            </w:pPr>
                            <w:r>
                              <w:rPr>
                                <w:rFonts w:ascii="Times New Roman" w:eastAsia="Times New Roman" w:hAnsi="Times New Roman" w:cs="Times New Roman"/>
                                <w:b/>
                                <w:color w:val="000000"/>
                              </w:rPr>
                              <w:t xml:space="preserve">Academic </w:t>
                            </w:r>
                            <w:proofErr w:type="spellStart"/>
                            <w:r>
                              <w:rPr>
                                <w:rFonts w:ascii="Times New Roman" w:eastAsia="Times New Roman" w:hAnsi="Times New Roman" w:cs="Times New Roman"/>
                                <w:b/>
                                <w:color w:val="000000"/>
                              </w:rPr>
                              <w:t>year</w:t>
                            </w:r>
                            <w:proofErr w:type="spellEnd"/>
                            <w:r>
                              <w:rPr>
                                <w:rFonts w:ascii="Times New Roman" w:eastAsia="Times New Roman" w:hAnsi="Times New Roman" w:cs="Times New Roman"/>
                                <w:b/>
                                <w:color w:val="000000"/>
                              </w:rPr>
                              <w:t>: 2022 – 2023</w:t>
                            </w:r>
                          </w:p>
                        </w:txbxContent>
                      </wps:txbx>
                      <wps:bodyPr spcFirstLastPara="1" wrap="square" lIns="0" tIns="0" rIns="0" bIns="0" anchor="b" anchorCtr="0">
                        <a:noAutofit/>
                      </wps:bodyPr>
                    </wps:wsp>
                  </a:graphicData>
                </a:graphic>
                <wp14:sizeRelH relativeFrom="page">
                  <wp14:pctWidth>0</wp14:pctWidth>
                </wp14:sizeRelH>
                <wp14:sizeRelV relativeFrom="page">
                  <wp14:pctHeight>0</wp14:pctHeight>
                </wp14:sizeRelV>
              </wp:anchor>
            </w:drawing>
          </mc:Choice>
          <mc:Fallback>
            <w:pict>
              <v:rect w14:anchorId="520D5C72" id="Rectangle 7" o:spid="_x0000_s1031" style="position:absolute;left:0;text-align:left;margin-left:12pt;margin-top:8.25pt;width:461.55pt;height:125.4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" filled="f" stroked="f">
                <v:textbox inset="0,0,0,0">
                  <w:txbxContent>
                    <w:p w14:paraId="0A3BBCA1" w14:textId="77777777" w:rsidR="00E85D16" w:rsidRPr="00560DD3" w:rsidRDefault="00E85D16">
                      <w:pPr>
                        <w:spacing w:line="360" w:lineRule="auto"/>
                        <w:jc w:val="center"/>
                        <w:textDirection w:val="btLr"/>
                        <w:rPr>
                          <w:lang w:val="en-US"/>
                        </w:rPr>
                      </w:pPr>
                      <w:r w:rsidRPr="00560DD3">
                        <w:rPr>
                          <w:rFonts w:ascii="Times New Roman" w:eastAsia="Times New Roman" w:hAnsi="Times New Roman" w:cs="Times New Roman"/>
                          <w:color w:val="000000"/>
                          <w:sz w:val="28"/>
                          <w:lang w:val="en-US"/>
                        </w:rPr>
                        <w:t>Presented and publicly defended:</w:t>
                      </w:r>
                    </w:p>
                    <w:p w14:paraId="30C02D14" w14:textId="16BBC5A3" w:rsidR="00E85D16" w:rsidRPr="00560DD3" w:rsidRDefault="00E85D16">
                      <w:pPr>
                        <w:spacing w:line="360" w:lineRule="auto"/>
                        <w:jc w:val="center"/>
                        <w:textDirection w:val="btLr"/>
                        <w:rPr>
                          <w:lang w:val="en-US"/>
                        </w:rPr>
                      </w:pPr>
                      <w:r>
                        <w:rPr>
                          <w:rFonts w:ascii="Times New Roman" w:eastAsia="Times New Roman" w:hAnsi="Times New Roman" w:cs="Times New Roman"/>
                          <w:b/>
                          <w:color w:val="000000"/>
                          <w:sz w:val="28"/>
                          <w:lang w:val="en-US"/>
                        </w:rPr>
                        <w:t>Armel</w:t>
                      </w:r>
                      <w:r w:rsidRPr="00560DD3">
                        <w:rPr>
                          <w:rFonts w:ascii="Times New Roman" w:eastAsia="Times New Roman" w:hAnsi="Times New Roman" w:cs="Times New Roman"/>
                          <w:b/>
                          <w:color w:val="000000"/>
                          <w:sz w:val="28"/>
                          <w:lang w:val="en-US"/>
                        </w:rPr>
                        <w:t xml:space="preserve"> OUEDRAOGO</w:t>
                      </w:r>
                    </w:p>
                    <w:p w14:paraId="578E21C5" w14:textId="77777777" w:rsidR="00E85D16" w:rsidRPr="00560DD3" w:rsidRDefault="00E85D16">
                      <w:pPr>
                        <w:spacing w:line="360" w:lineRule="auto"/>
                        <w:jc w:val="center"/>
                        <w:textDirection w:val="btLr"/>
                        <w:rPr>
                          <w:lang w:val="en-US"/>
                        </w:rPr>
                      </w:pPr>
                    </w:p>
                    <w:p w14:paraId="02B263AD" w14:textId="77777777" w:rsidR="00E85D16" w:rsidRDefault="00E85D16">
                      <w:pPr>
                        <w:spacing w:line="360" w:lineRule="auto"/>
                        <w:jc w:val="center"/>
                        <w:textDirection w:val="btLr"/>
                      </w:pPr>
                      <w:r>
                        <w:rPr>
                          <w:rFonts w:ascii="Times New Roman" w:eastAsia="Times New Roman" w:hAnsi="Times New Roman" w:cs="Times New Roman"/>
                          <w:b/>
                          <w:color w:val="000000"/>
                        </w:rPr>
                        <w:t xml:space="preserve">Academic </w:t>
                      </w:r>
                      <w:proofErr w:type="spellStart"/>
                      <w:r>
                        <w:rPr>
                          <w:rFonts w:ascii="Times New Roman" w:eastAsia="Times New Roman" w:hAnsi="Times New Roman" w:cs="Times New Roman"/>
                          <w:b/>
                          <w:color w:val="000000"/>
                        </w:rPr>
                        <w:t>year</w:t>
                      </w:r>
                      <w:proofErr w:type="spellEnd"/>
                      <w:r>
                        <w:rPr>
                          <w:rFonts w:ascii="Times New Roman" w:eastAsia="Times New Roman" w:hAnsi="Times New Roman" w:cs="Times New Roman"/>
                          <w:b/>
                          <w:color w:val="000000"/>
                        </w:rPr>
                        <w:t>: 2022 – 2023</w:t>
                      </w:r>
                    </w:p>
                  </w:txbxContent>
                </v:textbox>
              </v:rect>
            </w:pict>
          </mc:Fallback>
        </mc:AlternateContent>
      </w:r>
      <w:r>
        <w:rPr>
          <w:noProof/>
        </w:rPr>
        <mc:AlternateContent>
          <mc:Choice Requires="wps">
            <w:drawing>
              <wp:anchor distT="0" distB="0" distL="114300" distR="114300" simplePos="0" relativeHeight="251662848" behindDoc="0" locked="0" layoutInCell="1" allowOverlap="1" wp14:anchorId="550A9077" wp14:editId="73C1B4DF">
                <wp:simplePos x="0" y="0"/>
                <wp:positionH relativeFrom="column">
                  <wp:posOffset>-876300</wp:posOffset>
                </wp:positionH>
                <wp:positionV relativeFrom="paragraph">
                  <wp:posOffset>1993900</wp:posOffset>
                </wp:positionV>
                <wp:extent cx="295275" cy="1533525"/>
                <wp:effectExtent l="0" t="0" r="0" b="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1533525"/>
                        </a:xfrm>
                        <a:prstGeom prst="rect">
                          <a:avLst/>
                        </a:prstGeom>
                        <a:solidFill>
                          <a:srgbClr val="0C0C0C"/>
                        </a:solidFill>
                        <a:ln>
                          <a:noFill/>
                        </a:ln>
                      </wps:spPr>
                      <wps:txbx>
                        <w:txbxContent>
                          <w:p w14:paraId="645E01ED" w14:textId="77777777" w:rsidR="00E85D16" w:rsidRDefault="00E85D16">
                            <w:pPr>
                              <w:spacing w:line="240" w:lineRule="auto"/>
                              <w:textDirection w:val="btLr"/>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rect w14:anchorId="550A9077" id="Rectangle 6" o:spid="_x0000_s1032" style="position:absolute;left:0;text-align:left;margin-left:-69pt;margin-top:157pt;width:23.25pt;height:120.75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" fillcolor="#0c0c0c" stroked="f">
                <v:textbox inset="2.53958mm,2.53958mm,2.53958mm,2.53958mm">
                  <w:txbxContent>
                    <w:p w14:paraId="645E01ED" w14:textId="77777777" w:rsidR="00E85D16" w:rsidRDefault="00E85D16">
                      <w:pPr>
                        <w:spacing w:line="240" w:lineRule="auto"/>
                        <w:textDirection w:val="btLr"/>
                      </w:pPr>
                    </w:p>
                  </w:txbxContent>
                </v:textbox>
              </v:rect>
            </w:pict>
          </mc:Fallback>
        </mc:AlternateContent>
      </w:r>
      <w:r>
        <w:rPr>
          <w:noProof/>
        </w:rPr>
        <mc:AlternateContent>
          <mc:Choice Requires="wps">
            <w:drawing>
              <wp:anchor distT="0" distB="0" distL="114300" distR="114300" simplePos="0" relativeHeight="251663872" behindDoc="0" locked="0" layoutInCell="1" allowOverlap="1" wp14:anchorId="1B21105A" wp14:editId="40E7E9BA">
                <wp:simplePos x="0" y="0"/>
                <wp:positionH relativeFrom="column">
                  <wp:posOffset>6350000</wp:posOffset>
                </wp:positionH>
                <wp:positionV relativeFrom="paragraph">
                  <wp:posOffset>2247900</wp:posOffset>
                </wp:positionV>
                <wp:extent cx="295275" cy="1533525"/>
                <wp:effectExtent l="0" t="0" r="0" b="0"/>
                <wp:wrapNone/>
                <wp:docPr id="5"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5275" cy="1533525"/>
                        </a:xfrm>
                        <a:prstGeom prst="rect">
                          <a:avLst/>
                        </a:prstGeom>
                        <a:solidFill>
                          <a:srgbClr val="0C0C0C"/>
                        </a:solidFill>
                        <a:ln>
                          <a:noFill/>
                        </a:ln>
                      </wps:spPr>
                      <wps:txbx>
                        <w:txbxContent>
                          <w:p w14:paraId="1E83AAB2" w14:textId="77777777" w:rsidR="00E85D16" w:rsidRDefault="00E85D16">
                            <w:pPr>
                              <w:spacing w:line="240" w:lineRule="auto"/>
                              <w:textDirection w:val="btLr"/>
                            </w:pPr>
                          </w:p>
                        </w:txbxContent>
                      </wps:txbx>
                      <wps:bodyPr spcFirstLastPara="1" wrap="square" lIns="91425" tIns="91425" rIns="91425" bIns="91425" anchor="ctr" anchorCtr="0">
                        <a:noAutofit/>
                      </wps:bodyPr>
                    </wps:wsp>
                  </a:graphicData>
                </a:graphic>
                <wp14:sizeRelH relativeFrom="page">
                  <wp14:pctWidth>0</wp14:pctWidth>
                </wp14:sizeRelH>
                <wp14:sizeRelV relativeFrom="page">
                  <wp14:pctHeight>0</wp14:pctHeight>
                </wp14:sizeRelV>
              </wp:anchor>
            </w:drawing>
          </mc:Choice>
          <mc:Fallback>
            <w:pict>
              <v:rect w14:anchorId="1B21105A" id="_x0000_s1033" style="position:absolute;left:0;text-align:left;margin-left:500pt;margin-top:177pt;width:23.25pt;height:120.7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" fillcolor="#0c0c0c" stroked="f">
                <v:textbox inset="2.53958mm,2.53958mm,2.53958mm,2.53958mm">
                  <w:txbxContent>
                    <w:p w14:paraId="1E83AAB2" w14:textId="77777777" w:rsidR="00E85D16" w:rsidRDefault="00E85D16">
                      <w:pPr>
                        <w:spacing w:line="240" w:lineRule="auto"/>
                        <w:textDirection w:val="btLr"/>
                      </w:pPr>
                    </w:p>
                  </w:txbxContent>
                </v:textbox>
              </v:rect>
            </w:pict>
          </mc:Fallback>
        </mc:AlternateContent>
      </w:r>
    </w:p>
    <w:p w14:paraId="4E737642" w14:textId="2E7AEAF3" w:rsidR="00502EFD" w:rsidRPr="000436FB" w:rsidRDefault="000436FB" w:rsidP="00385F0A">
      <w:pPr>
        <w:jc w:val="center"/>
      </w:pPr>
      <w:bookmarkStart w:id="1" w:name="_y4wpce6toro3" w:colFirst="0" w:colLast="0"/>
      <w:bookmarkEnd w:id="1"/>
      <w:r w:rsidRPr="00574171">
        <w:rPr>
          <w:sz w:val="48"/>
          <w:szCs w:val="44"/>
        </w:rPr>
        <w:lastRenderedPageBreak/>
        <w:t>À ma famille</w:t>
      </w:r>
      <w:r w:rsidR="00502EFD" w:rsidRPr="000436FB">
        <w:br w:type="page"/>
      </w:r>
    </w:p>
    <w:p w14:paraId="3E8CA6E8" w14:textId="77777777" w:rsidR="002A7000" w:rsidRPr="00F23C5C" w:rsidRDefault="00CD7F4A" w:rsidP="00A96EE1">
      <w:pPr>
        <w:pStyle w:val="Titre1"/>
        <w:numPr>
          <w:ilvl w:val="0"/>
          <w:numId w:val="0"/>
        </w:numPr>
        <w:rPr>
          <w:lang w:val="fr-FR"/>
        </w:rPr>
      </w:pPr>
      <w:bookmarkStart w:id="2" w:name="_Toc139265588"/>
      <w:proofErr w:type="spellStart"/>
      <w:r w:rsidRPr="00F23C5C">
        <w:rPr>
          <w:lang w:val="fr-FR"/>
        </w:rPr>
        <w:lastRenderedPageBreak/>
        <w:t>Acknowledgements</w:t>
      </w:r>
      <w:bookmarkEnd w:id="2"/>
      <w:proofErr w:type="spellEnd"/>
    </w:p>
    <w:p w14:paraId="34EBDF75" w14:textId="255476E5" w:rsidR="002A7000" w:rsidRPr="001D3C70" w:rsidRDefault="00CD7F4A">
      <w:r w:rsidRPr="001D3C70">
        <w:t xml:space="preserve">Je tiens à exprimer ma profonde gratitude envers BIT (Burkina Institute of Technology) pour m'avoir offert l'opportunité d'étudier et de poursuivre mes aspirations académiques. Les ressources, le soutien et l'environnement d'apprentissage stimulant que vous avez </w:t>
      </w:r>
      <w:r w:rsidR="00885765" w:rsidRPr="001D3C70">
        <w:t>fourni</w:t>
      </w:r>
      <w:r w:rsidRPr="001D3C70">
        <w:t xml:space="preserve"> ont grandement contribué à ma croissance personnelle et à ma réussite.</w:t>
      </w:r>
    </w:p>
    <w:p w14:paraId="57E868CA" w14:textId="4C5F450E" w:rsidR="002A7000" w:rsidRPr="001D3C70" w:rsidRDefault="00CD7F4A">
      <w:r w:rsidRPr="001D3C70">
        <w:t>Je souhaite également remercier sincèrement Monsieur</w:t>
      </w:r>
      <w:r w:rsidR="00B0247E">
        <w:t xml:space="preserve"> Roland</w:t>
      </w:r>
      <w:r w:rsidRPr="001D3C70">
        <w:t xml:space="preserve"> </w:t>
      </w:r>
      <w:r w:rsidR="00E85D16">
        <w:t>TOUGMAN</w:t>
      </w:r>
      <w:r w:rsidRPr="001D3C70">
        <w:t>, mon directeur de mémoire, pour son engagement, son expertise et son soutien inestimable tout au long de mon travail de recherche. Ses conseils éclairés, ses encouragements constants et sa disponibilité ont été d'une importance capitale pour moi. Grâce à sa guidance, j'ai pu approfondir mes connaissances et développer des compétences précieuses.</w:t>
      </w:r>
    </w:p>
    <w:p w14:paraId="0A08ECB2" w14:textId="77777777" w:rsidR="00502EFD" w:rsidRPr="001D3C70" w:rsidRDefault="00CD7F4A" w:rsidP="00502EFD">
      <w:r w:rsidRPr="001D3C70">
        <w:t>Enfin, j'aimerais adresser mes remerciements à Monsieur le directeur du BIT pour son leadership éclairé, sa vision inspirante et son engagement envers l'excellence académique. Sa détermination à fournir un environnement d'apprentissage de qualité et à encourager la réussite des étudiants a été une source de motivation pour moi.</w:t>
      </w:r>
      <w:bookmarkStart w:id="3" w:name="_s95mqf57o3dh" w:colFirst="0" w:colLast="0"/>
      <w:bookmarkEnd w:id="3"/>
    </w:p>
    <w:p w14:paraId="136D1DF1" w14:textId="77777777" w:rsidR="00502EFD" w:rsidRPr="001D3C70" w:rsidRDefault="00502EFD">
      <w:r w:rsidRPr="001D3C70">
        <w:br w:type="page"/>
      </w:r>
    </w:p>
    <w:p w14:paraId="5C225FA5" w14:textId="77777777" w:rsidR="00502EFD" w:rsidRPr="001D3C70" w:rsidRDefault="00502EFD" w:rsidP="00502EFD"/>
    <w:p w14:paraId="0D614CE1" w14:textId="77777777" w:rsidR="00604367" w:rsidRPr="001D3C70" w:rsidRDefault="00CD7F4A" w:rsidP="00A96EE1">
      <w:pPr>
        <w:pStyle w:val="Titre1"/>
        <w:numPr>
          <w:ilvl w:val="0"/>
          <w:numId w:val="0"/>
        </w:numPr>
      </w:pPr>
      <w:bookmarkStart w:id="4" w:name="_Toc139265589"/>
      <w:r w:rsidRPr="001D3C70">
        <w:t>Abstract</w:t>
      </w:r>
      <w:bookmarkEnd w:id="4"/>
    </w:p>
    <w:p w14:paraId="51D3046E" w14:textId="77777777" w:rsidR="00604367" w:rsidRPr="001D3C70" w:rsidRDefault="00604367">
      <w:pPr>
        <w:spacing w:before="0" w:after="0"/>
        <w:jc w:val="left"/>
        <w:rPr>
          <w:b/>
          <w:bCs/>
          <w:color w:val="000000"/>
          <w:sz w:val="32"/>
          <w:szCs w:val="40"/>
          <w:lang w:val="en-US"/>
        </w:rPr>
      </w:pPr>
      <w:r w:rsidRPr="00F23C5C">
        <w:rPr>
          <w:lang w:val="en-US"/>
        </w:rPr>
        <w:br w:type="page"/>
      </w:r>
    </w:p>
    <w:p w14:paraId="2DBC2684" w14:textId="0691C0FF" w:rsidR="002A7000" w:rsidRPr="001D3C70" w:rsidRDefault="00F23C5C" w:rsidP="00A96EE1">
      <w:pPr>
        <w:pStyle w:val="Titre1"/>
        <w:numPr>
          <w:ilvl w:val="0"/>
          <w:numId w:val="0"/>
        </w:numPr>
      </w:pPr>
      <w:bookmarkStart w:id="5" w:name="_Toc139265590"/>
      <w:r w:rsidRPr="001D3C70">
        <w:lastRenderedPageBreak/>
        <w:t>Resum</w:t>
      </w:r>
      <w:r w:rsidR="00604367" w:rsidRPr="00F23C5C">
        <w:t>é</w:t>
      </w:r>
      <w:bookmarkEnd w:id="5"/>
      <w:r w:rsidR="00CD7F4A" w:rsidRPr="001D3C70">
        <w:br w:type="page"/>
      </w:r>
    </w:p>
    <w:p w14:paraId="00094B22" w14:textId="77777777" w:rsidR="002B192B" w:rsidRPr="001D3C70" w:rsidRDefault="00CD7F4A" w:rsidP="00A96EE1">
      <w:pPr>
        <w:pStyle w:val="Titre1"/>
        <w:numPr>
          <w:ilvl w:val="0"/>
          <w:numId w:val="0"/>
        </w:numPr>
      </w:pPr>
      <w:bookmarkStart w:id="6" w:name="_vs21f23isvha" w:colFirst="0" w:colLast="0"/>
      <w:bookmarkStart w:id="7" w:name="_Toc139265591"/>
      <w:bookmarkEnd w:id="6"/>
      <w:r w:rsidRPr="001D3C70">
        <w:lastRenderedPageBreak/>
        <w:t>TABLE OF CONTENT</w:t>
      </w:r>
      <w:bookmarkEnd w:id="7"/>
    </w:p>
    <w:p w14:paraId="420D38F8" w14:textId="59FEB653" w:rsidR="000468B6" w:rsidRDefault="002B192B">
      <w:pPr>
        <w:pStyle w:val="TM1"/>
        <w:tabs>
          <w:tab w:val="right" w:leader="dot" w:pos="9350"/>
        </w:tabs>
        <w:rPr>
          <w:rFonts w:asciiTheme="minorHAnsi" w:eastAsiaTheme="minorEastAsia" w:hAnsiTheme="minorHAnsi" w:cstheme="minorBidi"/>
          <w:noProof/>
          <w:kern w:val="2"/>
          <w:sz w:val="22"/>
          <w14:ligatures w14:val="standardContextual"/>
        </w:rPr>
      </w:pPr>
      <w:r w:rsidRPr="001D3C70">
        <w:fldChar w:fldCharType="begin"/>
      </w:r>
      <w:r w:rsidRPr="001D3C70">
        <w:instrText xml:space="preserve"> TOC \o "1-4" \h \z \u </w:instrText>
      </w:r>
      <w:r w:rsidRPr="001D3C70">
        <w:fldChar w:fldCharType="separate"/>
      </w:r>
      <w:hyperlink w:anchor="_Toc139265588" w:history="1">
        <w:r w:rsidR="000468B6" w:rsidRPr="008117E6">
          <w:rPr>
            <w:rStyle w:val="Lienhypertexte"/>
            <w:noProof/>
          </w:rPr>
          <w:t>Acknowledgements</w:t>
        </w:r>
        <w:r w:rsidR="000468B6">
          <w:rPr>
            <w:noProof/>
            <w:webHidden/>
          </w:rPr>
          <w:tab/>
        </w:r>
        <w:r w:rsidR="000468B6">
          <w:rPr>
            <w:rStyle w:val="Lienhypertexte"/>
            <w:noProof/>
          </w:rPr>
          <w:fldChar w:fldCharType="begin"/>
        </w:r>
        <w:r w:rsidR="000468B6">
          <w:rPr>
            <w:noProof/>
            <w:webHidden/>
          </w:rPr>
          <w:instrText xml:space="preserve"> PAGEREF _Toc139265588 \h </w:instrText>
        </w:r>
        <w:r w:rsidR="000468B6">
          <w:rPr>
            <w:rStyle w:val="Lienhypertexte"/>
            <w:noProof/>
          </w:rPr>
        </w:r>
        <w:r w:rsidR="000468B6">
          <w:rPr>
            <w:rStyle w:val="Lienhypertexte"/>
            <w:noProof/>
          </w:rPr>
          <w:fldChar w:fldCharType="separate"/>
        </w:r>
        <w:r w:rsidR="000468B6">
          <w:rPr>
            <w:noProof/>
            <w:webHidden/>
          </w:rPr>
          <w:t>II</w:t>
        </w:r>
        <w:r w:rsidR="000468B6">
          <w:rPr>
            <w:rStyle w:val="Lienhypertexte"/>
            <w:noProof/>
          </w:rPr>
          <w:fldChar w:fldCharType="end"/>
        </w:r>
      </w:hyperlink>
    </w:p>
    <w:p w14:paraId="104F5E42" w14:textId="3A33F111" w:rsidR="000468B6" w:rsidRDefault="00000000">
      <w:pPr>
        <w:pStyle w:val="TM1"/>
        <w:tabs>
          <w:tab w:val="right" w:leader="dot" w:pos="9350"/>
        </w:tabs>
        <w:rPr>
          <w:rFonts w:asciiTheme="minorHAnsi" w:eastAsiaTheme="minorEastAsia" w:hAnsiTheme="minorHAnsi" w:cstheme="minorBidi"/>
          <w:noProof/>
          <w:kern w:val="2"/>
          <w:sz w:val="22"/>
          <w14:ligatures w14:val="standardContextual"/>
        </w:rPr>
      </w:pPr>
      <w:hyperlink w:anchor="_Toc139265589" w:history="1">
        <w:r w:rsidR="000468B6" w:rsidRPr="008117E6">
          <w:rPr>
            <w:rStyle w:val="Lienhypertexte"/>
            <w:noProof/>
          </w:rPr>
          <w:t>Abstract</w:t>
        </w:r>
        <w:r w:rsidR="000468B6">
          <w:rPr>
            <w:noProof/>
            <w:webHidden/>
          </w:rPr>
          <w:tab/>
        </w:r>
        <w:r w:rsidR="000468B6">
          <w:rPr>
            <w:rStyle w:val="Lienhypertexte"/>
            <w:noProof/>
          </w:rPr>
          <w:fldChar w:fldCharType="begin"/>
        </w:r>
        <w:r w:rsidR="000468B6">
          <w:rPr>
            <w:noProof/>
            <w:webHidden/>
          </w:rPr>
          <w:instrText xml:space="preserve"> PAGEREF _Toc139265589 \h </w:instrText>
        </w:r>
        <w:r w:rsidR="000468B6">
          <w:rPr>
            <w:rStyle w:val="Lienhypertexte"/>
            <w:noProof/>
          </w:rPr>
        </w:r>
        <w:r w:rsidR="000468B6">
          <w:rPr>
            <w:rStyle w:val="Lienhypertexte"/>
            <w:noProof/>
          </w:rPr>
          <w:fldChar w:fldCharType="separate"/>
        </w:r>
        <w:r w:rsidR="000468B6">
          <w:rPr>
            <w:noProof/>
            <w:webHidden/>
          </w:rPr>
          <w:t>III</w:t>
        </w:r>
        <w:r w:rsidR="000468B6">
          <w:rPr>
            <w:rStyle w:val="Lienhypertexte"/>
            <w:noProof/>
          </w:rPr>
          <w:fldChar w:fldCharType="end"/>
        </w:r>
      </w:hyperlink>
    </w:p>
    <w:p w14:paraId="4FDFCD7C" w14:textId="2D7FF0CD" w:rsidR="000468B6" w:rsidRDefault="00000000">
      <w:pPr>
        <w:pStyle w:val="TM1"/>
        <w:tabs>
          <w:tab w:val="right" w:leader="dot" w:pos="9350"/>
        </w:tabs>
        <w:rPr>
          <w:rFonts w:asciiTheme="minorHAnsi" w:eastAsiaTheme="minorEastAsia" w:hAnsiTheme="minorHAnsi" w:cstheme="minorBidi"/>
          <w:noProof/>
          <w:kern w:val="2"/>
          <w:sz w:val="22"/>
          <w14:ligatures w14:val="standardContextual"/>
        </w:rPr>
      </w:pPr>
      <w:hyperlink w:anchor="_Toc139265590" w:history="1">
        <w:r w:rsidR="000468B6" w:rsidRPr="008117E6">
          <w:rPr>
            <w:rStyle w:val="Lienhypertexte"/>
            <w:noProof/>
          </w:rPr>
          <w:t>Resumé</w:t>
        </w:r>
        <w:r w:rsidR="000468B6">
          <w:rPr>
            <w:noProof/>
            <w:webHidden/>
          </w:rPr>
          <w:tab/>
        </w:r>
        <w:r w:rsidR="000468B6">
          <w:rPr>
            <w:rStyle w:val="Lienhypertexte"/>
            <w:noProof/>
          </w:rPr>
          <w:fldChar w:fldCharType="begin"/>
        </w:r>
        <w:r w:rsidR="000468B6">
          <w:rPr>
            <w:noProof/>
            <w:webHidden/>
          </w:rPr>
          <w:instrText xml:space="preserve"> PAGEREF _Toc139265590 \h </w:instrText>
        </w:r>
        <w:r w:rsidR="000468B6">
          <w:rPr>
            <w:rStyle w:val="Lienhypertexte"/>
            <w:noProof/>
          </w:rPr>
        </w:r>
        <w:r w:rsidR="000468B6">
          <w:rPr>
            <w:rStyle w:val="Lienhypertexte"/>
            <w:noProof/>
          </w:rPr>
          <w:fldChar w:fldCharType="separate"/>
        </w:r>
        <w:r w:rsidR="000468B6">
          <w:rPr>
            <w:noProof/>
            <w:webHidden/>
          </w:rPr>
          <w:t>IV</w:t>
        </w:r>
        <w:r w:rsidR="000468B6">
          <w:rPr>
            <w:rStyle w:val="Lienhypertexte"/>
            <w:noProof/>
          </w:rPr>
          <w:fldChar w:fldCharType="end"/>
        </w:r>
      </w:hyperlink>
    </w:p>
    <w:p w14:paraId="57DB0123" w14:textId="52F420F8" w:rsidR="000468B6" w:rsidRDefault="00000000">
      <w:pPr>
        <w:pStyle w:val="TM1"/>
        <w:tabs>
          <w:tab w:val="right" w:leader="dot" w:pos="9350"/>
        </w:tabs>
        <w:rPr>
          <w:rFonts w:asciiTheme="minorHAnsi" w:eastAsiaTheme="minorEastAsia" w:hAnsiTheme="minorHAnsi" w:cstheme="minorBidi"/>
          <w:noProof/>
          <w:kern w:val="2"/>
          <w:sz w:val="22"/>
          <w14:ligatures w14:val="standardContextual"/>
        </w:rPr>
      </w:pPr>
      <w:hyperlink w:anchor="_Toc139265591" w:history="1">
        <w:r w:rsidR="000468B6" w:rsidRPr="008117E6">
          <w:rPr>
            <w:rStyle w:val="Lienhypertexte"/>
            <w:noProof/>
          </w:rPr>
          <w:t>TABLE OF CONTENT</w:t>
        </w:r>
        <w:r w:rsidR="000468B6">
          <w:rPr>
            <w:noProof/>
            <w:webHidden/>
          </w:rPr>
          <w:tab/>
        </w:r>
        <w:r w:rsidR="000468B6">
          <w:rPr>
            <w:rStyle w:val="Lienhypertexte"/>
            <w:noProof/>
          </w:rPr>
          <w:fldChar w:fldCharType="begin"/>
        </w:r>
        <w:r w:rsidR="000468B6">
          <w:rPr>
            <w:noProof/>
            <w:webHidden/>
          </w:rPr>
          <w:instrText xml:space="preserve"> PAGEREF _Toc139265591 \h </w:instrText>
        </w:r>
        <w:r w:rsidR="000468B6">
          <w:rPr>
            <w:rStyle w:val="Lienhypertexte"/>
            <w:noProof/>
          </w:rPr>
        </w:r>
        <w:r w:rsidR="000468B6">
          <w:rPr>
            <w:rStyle w:val="Lienhypertexte"/>
            <w:noProof/>
          </w:rPr>
          <w:fldChar w:fldCharType="separate"/>
        </w:r>
        <w:r w:rsidR="000468B6">
          <w:rPr>
            <w:noProof/>
            <w:webHidden/>
          </w:rPr>
          <w:t>V</w:t>
        </w:r>
        <w:r w:rsidR="000468B6">
          <w:rPr>
            <w:rStyle w:val="Lienhypertexte"/>
            <w:noProof/>
          </w:rPr>
          <w:fldChar w:fldCharType="end"/>
        </w:r>
      </w:hyperlink>
    </w:p>
    <w:p w14:paraId="07C7758F" w14:textId="6ACC7A1E" w:rsidR="000468B6" w:rsidRDefault="00000000">
      <w:pPr>
        <w:pStyle w:val="TM1"/>
        <w:tabs>
          <w:tab w:val="right" w:leader="dot" w:pos="9350"/>
        </w:tabs>
        <w:rPr>
          <w:rFonts w:asciiTheme="minorHAnsi" w:eastAsiaTheme="minorEastAsia" w:hAnsiTheme="minorHAnsi" w:cstheme="minorBidi"/>
          <w:noProof/>
          <w:kern w:val="2"/>
          <w:sz w:val="22"/>
          <w14:ligatures w14:val="standardContextual"/>
        </w:rPr>
      </w:pPr>
      <w:hyperlink w:anchor="_Toc139265592" w:history="1">
        <w:r w:rsidR="000468B6" w:rsidRPr="008117E6">
          <w:rPr>
            <w:rStyle w:val="Lienhypertexte"/>
            <w:noProof/>
          </w:rPr>
          <w:t>List of Acronyms AND Abbreviations.</w:t>
        </w:r>
        <w:r w:rsidR="000468B6">
          <w:rPr>
            <w:noProof/>
            <w:webHidden/>
          </w:rPr>
          <w:tab/>
        </w:r>
        <w:r w:rsidR="000468B6">
          <w:rPr>
            <w:rStyle w:val="Lienhypertexte"/>
            <w:noProof/>
          </w:rPr>
          <w:fldChar w:fldCharType="begin"/>
        </w:r>
        <w:r w:rsidR="000468B6">
          <w:rPr>
            <w:noProof/>
            <w:webHidden/>
          </w:rPr>
          <w:instrText xml:space="preserve"> PAGEREF _Toc139265592 \h </w:instrText>
        </w:r>
        <w:r w:rsidR="000468B6">
          <w:rPr>
            <w:rStyle w:val="Lienhypertexte"/>
            <w:noProof/>
          </w:rPr>
        </w:r>
        <w:r w:rsidR="000468B6">
          <w:rPr>
            <w:rStyle w:val="Lienhypertexte"/>
            <w:noProof/>
          </w:rPr>
          <w:fldChar w:fldCharType="separate"/>
        </w:r>
        <w:r w:rsidR="000468B6">
          <w:rPr>
            <w:noProof/>
            <w:webHidden/>
          </w:rPr>
          <w:t>VII</w:t>
        </w:r>
        <w:r w:rsidR="000468B6">
          <w:rPr>
            <w:rStyle w:val="Lienhypertexte"/>
            <w:noProof/>
          </w:rPr>
          <w:fldChar w:fldCharType="end"/>
        </w:r>
      </w:hyperlink>
    </w:p>
    <w:p w14:paraId="09F59A43" w14:textId="668DBFD2" w:rsidR="000468B6" w:rsidRDefault="00000000">
      <w:pPr>
        <w:pStyle w:val="TM1"/>
        <w:tabs>
          <w:tab w:val="right" w:leader="dot" w:pos="9350"/>
        </w:tabs>
        <w:rPr>
          <w:rFonts w:asciiTheme="minorHAnsi" w:eastAsiaTheme="minorEastAsia" w:hAnsiTheme="minorHAnsi" w:cstheme="minorBidi"/>
          <w:noProof/>
          <w:kern w:val="2"/>
          <w:sz w:val="22"/>
          <w14:ligatures w14:val="standardContextual"/>
        </w:rPr>
      </w:pPr>
      <w:hyperlink w:anchor="_Toc139265593" w:history="1">
        <w:r w:rsidR="000468B6" w:rsidRPr="008117E6">
          <w:rPr>
            <w:rStyle w:val="Lienhypertexte"/>
            <w:noProof/>
          </w:rPr>
          <w:t>LIST OF TABLES</w:t>
        </w:r>
        <w:r w:rsidR="000468B6">
          <w:rPr>
            <w:noProof/>
            <w:webHidden/>
          </w:rPr>
          <w:tab/>
        </w:r>
        <w:r w:rsidR="000468B6">
          <w:rPr>
            <w:rStyle w:val="Lienhypertexte"/>
            <w:noProof/>
          </w:rPr>
          <w:fldChar w:fldCharType="begin"/>
        </w:r>
        <w:r w:rsidR="000468B6">
          <w:rPr>
            <w:noProof/>
            <w:webHidden/>
          </w:rPr>
          <w:instrText xml:space="preserve"> PAGEREF _Toc139265593 \h </w:instrText>
        </w:r>
        <w:r w:rsidR="000468B6">
          <w:rPr>
            <w:rStyle w:val="Lienhypertexte"/>
            <w:noProof/>
          </w:rPr>
        </w:r>
        <w:r w:rsidR="000468B6">
          <w:rPr>
            <w:rStyle w:val="Lienhypertexte"/>
            <w:noProof/>
          </w:rPr>
          <w:fldChar w:fldCharType="separate"/>
        </w:r>
        <w:r w:rsidR="000468B6">
          <w:rPr>
            <w:noProof/>
            <w:webHidden/>
          </w:rPr>
          <w:t>VIII</w:t>
        </w:r>
        <w:r w:rsidR="000468B6">
          <w:rPr>
            <w:rStyle w:val="Lienhypertexte"/>
            <w:noProof/>
          </w:rPr>
          <w:fldChar w:fldCharType="end"/>
        </w:r>
      </w:hyperlink>
    </w:p>
    <w:p w14:paraId="2E2BAF5E" w14:textId="46BF76C6" w:rsidR="000468B6" w:rsidRDefault="00000000">
      <w:pPr>
        <w:pStyle w:val="TM1"/>
        <w:tabs>
          <w:tab w:val="right" w:leader="dot" w:pos="9350"/>
        </w:tabs>
        <w:rPr>
          <w:rFonts w:asciiTheme="minorHAnsi" w:eastAsiaTheme="minorEastAsia" w:hAnsiTheme="minorHAnsi" w:cstheme="minorBidi"/>
          <w:noProof/>
          <w:kern w:val="2"/>
          <w:sz w:val="22"/>
          <w14:ligatures w14:val="standardContextual"/>
        </w:rPr>
      </w:pPr>
      <w:hyperlink w:anchor="_Toc139265594" w:history="1">
        <w:r w:rsidR="000468B6" w:rsidRPr="008117E6">
          <w:rPr>
            <w:rStyle w:val="Lienhypertexte"/>
            <w:noProof/>
          </w:rPr>
          <w:t>LIST OF FIG</w:t>
        </w:r>
        <w:r w:rsidR="000468B6">
          <w:rPr>
            <w:noProof/>
            <w:webHidden/>
          </w:rPr>
          <w:tab/>
        </w:r>
        <w:r w:rsidR="000468B6">
          <w:rPr>
            <w:rStyle w:val="Lienhypertexte"/>
            <w:noProof/>
          </w:rPr>
          <w:fldChar w:fldCharType="begin"/>
        </w:r>
        <w:r w:rsidR="000468B6">
          <w:rPr>
            <w:noProof/>
            <w:webHidden/>
          </w:rPr>
          <w:instrText xml:space="preserve"> PAGEREF _Toc139265594 \h </w:instrText>
        </w:r>
        <w:r w:rsidR="000468B6">
          <w:rPr>
            <w:rStyle w:val="Lienhypertexte"/>
            <w:noProof/>
          </w:rPr>
        </w:r>
        <w:r w:rsidR="000468B6">
          <w:rPr>
            <w:rStyle w:val="Lienhypertexte"/>
            <w:noProof/>
          </w:rPr>
          <w:fldChar w:fldCharType="separate"/>
        </w:r>
        <w:r w:rsidR="000468B6">
          <w:rPr>
            <w:noProof/>
            <w:webHidden/>
          </w:rPr>
          <w:t>IX</w:t>
        </w:r>
        <w:r w:rsidR="000468B6">
          <w:rPr>
            <w:rStyle w:val="Lienhypertexte"/>
            <w:noProof/>
          </w:rPr>
          <w:fldChar w:fldCharType="end"/>
        </w:r>
      </w:hyperlink>
    </w:p>
    <w:p w14:paraId="5CF3775F" w14:textId="647EFC56" w:rsidR="000468B6" w:rsidRDefault="00000000">
      <w:pPr>
        <w:pStyle w:val="TM1"/>
        <w:tabs>
          <w:tab w:val="right" w:leader="dot" w:pos="9350"/>
        </w:tabs>
        <w:rPr>
          <w:rFonts w:asciiTheme="minorHAnsi" w:eastAsiaTheme="minorEastAsia" w:hAnsiTheme="minorHAnsi" w:cstheme="minorBidi"/>
          <w:noProof/>
          <w:kern w:val="2"/>
          <w:sz w:val="22"/>
          <w14:ligatures w14:val="standardContextual"/>
        </w:rPr>
      </w:pPr>
      <w:hyperlink w:anchor="_Toc139265595" w:history="1">
        <w:r w:rsidR="000468B6" w:rsidRPr="008117E6">
          <w:rPr>
            <w:rStyle w:val="Lienhypertexte"/>
            <w:noProof/>
          </w:rPr>
          <w:t>Introduction</w:t>
        </w:r>
        <w:r w:rsidR="000468B6">
          <w:rPr>
            <w:noProof/>
            <w:webHidden/>
          </w:rPr>
          <w:tab/>
        </w:r>
        <w:r w:rsidR="000468B6">
          <w:rPr>
            <w:rStyle w:val="Lienhypertexte"/>
            <w:noProof/>
          </w:rPr>
          <w:fldChar w:fldCharType="begin"/>
        </w:r>
        <w:r w:rsidR="000468B6">
          <w:rPr>
            <w:noProof/>
            <w:webHidden/>
          </w:rPr>
          <w:instrText xml:space="preserve"> PAGEREF _Toc139265595 \h </w:instrText>
        </w:r>
        <w:r w:rsidR="000468B6">
          <w:rPr>
            <w:rStyle w:val="Lienhypertexte"/>
            <w:noProof/>
          </w:rPr>
        </w:r>
        <w:r w:rsidR="000468B6">
          <w:rPr>
            <w:rStyle w:val="Lienhypertexte"/>
            <w:noProof/>
          </w:rPr>
          <w:fldChar w:fldCharType="separate"/>
        </w:r>
        <w:r w:rsidR="000468B6">
          <w:rPr>
            <w:noProof/>
            <w:webHidden/>
          </w:rPr>
          <w:t>1</w:t>
        </w:r>
        <w:r w:rsidR="000468B6">
          <w:rPr>
            <w:rStyle w:val="Lienhypertexte"/>
            <w:noProof/>
          </w:rPr>
          <w:fldChar w:fldCharType="end"/>
        </w:r>
      </w:hyperlink>
    </w:p>
    <w:p w14:paraId="033769A2" w14:textId="2B90F675" w:rsidR="000468B6" w:rsidRDefault="00000000">
      <w:pPr>
        <w:pStyle w:val="TM1"/>
        <w:tabs>
          <w:tab w:val="right" w:leader="dot" w:pos="9350"/>
        </w:tabs>
        <w:rPr>
          <w:rFonts w:asciiTheme="minorHAnsi" w:eastAsiaTheme="minorEastAsia" w:hAnsiTheme="minorHAnsi" w:cstheme="minorBidi"/>
          <w:noProof/>
          <w:kern w:val="2"/>
          <w:sz w:val="22"/>
          <w14:ligatures w14:val="standardContextual"/>
        </w:rPr>
      </w:pPr>
      <w:hyperlink w:anchor="_Toc139265596" w:history="1">
        <w:r w:rsidR="000468B6" w:rsidRPr="008117E6">
          <w:rPr>
            <w:rStyle w:val="Lienhypertexte"/>
            <w:noProof/>
          </w:rPr>
          <w:t>Part I: Theoretical studies</w:t>
        </w:r>
        <w:r w:rsidR="000468B6">
          <w:rPr>
            <w:noProof/>
            <w:webHidden/>
          </w:rPr>
          <w:tab/>
        </w:r>
        <w:r w:rsidR="000468B6">
          <w:rPr>
            <w:rStyle w:val="Lienhypertexte"/>
            <w:noProof/>
          </w:rPr>
          <w:fldChar w:fldCharType="begin"/>
        </w:r>
        <w:r w:rsidR="000468B6">
          <w:rPr>
            <w:noProof/>
            <w:webHidden/>
          </w:rPr>
          <w:instrText xml:space="preserve"> PAGEREF _Toc139265596 \h </w:instrText>
        </w:r>
        <w:r w:rsidR="000468B6">
          <w:rPr>
            <w:rStyle w:val="Lienhypertexte"/>
            <w:noProof/>
          </w:rPr>
        </w:r>
        <w:r w:rsidR="000468B6">
          <w:rPr>
            <w:rStyle w:val="Lienhypertexte"/>
            <w:noProof/>
          </w:rPr>
          <w:fldChar w:fldCharType="separate"/>
        </w:r>
        <w:r w:rsidR="000468B6">
          <w:rPr>
            <w:noProof/>
            <w:webHidden/>
          </w:rPr>
          <w:t>3</w:t>
        </w:r>
        <w:r w:rsidR="000468B6">
          <w:rPr>
            <w:rStyle w:val="Lienhypertexte"/>
            <w:noProof/>
          </w:rPr>
          <w:fldChar w:fldCharType="end"/>
        </w:r>
      </w:hyperlink>
    </w:p>
    <w:p w14:paraId="7FDC1176" w14:textId="140EEC63" w:rsidR="000468B6" w:rsidRDefault="00000000">
      <w:pPr>
        <w:pStyle w:val="TM1"/>
        <w:tabs>
          <w:tab w:val="right" w:leader="dot" w:pos="9350"/>
        </w:tabs>
        <w:rPr>
          <w:rFonts w:asciiTheme="minorHAnsi" w:eastAsiaTheme="minorEastAsia" w:hAnsiTheme="minorHAnsi" w:cstheme="minorBidi"/>
          <w:noProof/>
          <w:kern w:val="2"/>
          <w:sz w:val="22"/>
          <w14:ligatures w14:val="standardContextual"/>
        </w:rPr>
      </w:pPr>
      <w:hyperlink w:anchor="_Toc139265597" w:history="1">
        <w:r w:rsidR="00E85D16" w:rsidRPr="00E85D16">
          <w:rPr>
            <w:rStyle w:val="Lienhypertexte"/>
            <w:noProof/>
          </w:rPr>
          <w:t>Chap 1: General information on the tontine</w:t>
        </w:r>
        <w:r w:rsidR="000468B6">
          <w:rPr>
            <w:noProof/>
            <w:webHidden/>
          </w:rPr>
          <w:tab/>
        </w:r>
        <w:r w:rsidR="000468B6">
          <w:rPr>
            <w:rStyle w:val="Lienhypertexte"/>
            <w:noProof/>
          </w:rPr>
          <w:fldChar w:fldCharType="begin"/>
        </w:r>
        <w:r w:rsidR="000468B6">
          <w:rPr>
            <w:noProof/>
            <w:webHidden/>
          </w:rPr>
          <w:instrText xml:space="preserve"> PAGEREF _Toc139265597 \h </w:instrText>
        </w:r>
        <w:r w:rsidR="000468B6">
          <w:rPr>
            <w:rStyle w:val="Lienhypertexte"/>
            <w:noProof/>
          </w:rPr>
        </w:r>
        <w:r w:rsidR="000468B6">
          <w:rPr>
            <w:rStyle w:val="Lienhypertexte"/>
            <w:noProof/>
          </w:rPr>
          <w:fldChar w:fldCharType="separate"/>
        </w:r>
        <w:r w:rsidR="000468B6">
          <w:rPr>
            <w:noProof/>
            <w:webHidden/>
          </w:rPr>
          <w:t>3</w:t>
        </w:r>
        <w:r w:rsidR="000468B6">
          <w:rPr>
            <w:rStyle w:val="Lienhypertexte"/>
            <w:noProof/>
          </w:rPr>
          <w:fldChar w:fldCharType="end"/>
        </w:r>
      </w:hyperlink>
    </w:p>
    <w:p w14:paraId="3896E31E" w14:textId="6176DEB6" w:rsidR="000468B6" w:rsidRDefault="00000000">
      <w:pPr>
        <w:pStyle w:val="TM2"/>
        <w:tabs>
          <w:tab w:val="right" w:leader="dot" w:pos="9350"/>
        </w:tabs>
        <w:rPr>
          <w:rFonts w:asciiTheme="minorHAnsi" w:eastAsiaTheme="minorEastAsia" w:hAnsiTheme="minorHAnsi" w:cstheme="minorBidi"/>
          <w:noProof/>
          <w:kern w:val="2"/>
          <w:sz w:val="22"/>
          <w14:ligatures w14:val="standardContextual"/>
        </w:rPr>
      </w:pPr>
      <w:hyperlink w:anchor="_Toc139265598" w:history="1">
        <w:r w:rsidR="000468B6" w:rsidRPr="008117E6">
          <w:rPr>
            <w:rStyle w:val="Lienhypertexte"/>
            <w:noProof/>
          </w:rPr>
          <w:t>Introduction</w:t>
        </w:r>
        <w:r w:rsidR="000468B6">
          <w:rPr>
            <w:noProof/>
            <w:webHidden/>
          </w:rPr>
          <w:tab/>
        </w:r>
        <w:r w:rsidR="000468B6">
          <w:rPr>
            <w:rStyle w:val="Lienhypertexte"/>
            <w:noProof/>
          </w:rPr>
          <w:fldChar w:fldCharType="begin"/>
        </w:r>
        <w:r w:rsidR="000468B6">
          <w:rPr>
            <w:noProof/>
            <w:webHidden/>
          </w:rPr>
          <w:instrText xml:space="preserve"> PAGEREF _Toc139265598 \h </w:instrText>
        </w:r>
        <w:r w:rsidR="000468B6">
          <w:rPr>
            <w:rStyle w:val="Lienhypertexte"/>
            <w:noProof/>
          </w:rPr>
        </w:r>
        <w:r w:rsidR="000468B6">
          <w:rPr>
            <w:rStyle w:val="Lienhypertexte"/>
            <w:noProof/>
          </w:rPr>
          <w:fldChar w:fldCharType="separate"/>
        </w:r>
        <w:r w:rsidR="000468B6">
          <w:rPr>
            <w:noProof/>
            <w:webHidden/>
          </w:rPr>
          <w:t>3</w:t>
        </w:r>
        <w:r w:rsidR="000468B6">
          <w:rPr>
            <w:rStyle w:val="Lienhypertexte"/>
            <w:noProof/>
          </w:rPr>
          <w:fldChar w:fldCharType="end"/>
        </w:r>
      </w:hyperlink>
    </w:p>
    <w:p w14:paraId="0F93BB0F" w14:textId="2ACC2EF0" w:rsidR="000468B6" w:rsidRDefault="00000000">
      <w:pPr>
        <w:pStyle w:val="TM1"/>
        <w:tabs>
          <w:tab w:val="left" w:pos="480"/>
          <w:tab w:val="right" w:leader="dot" w:pos="9350"/>
        </w:tabs>
        <w:rPr>
          <w:rFonts w:asciiTheme="minorHAnsi" w:eastAsiaTheme="minorEastAsia" w:hAnsiTheme="minorHAnsi" w:cstheme="minorBidi"/>
          <w:noProof/>
          <w:kern w:val="2"/>
          <w:sz w:val="22"/>
          <w14:ligatures w14:val="standardContextual"/>
        </w:rPr>
      </w:pPr>
      <w:hyperlink w:anchor="_Toc139265599" w:history="1">
        <w:r w:rsidR="000468B6" w:rsidRPr="008117E6">
          <w:rPr>
            <w:rStyle w:val="Lienhypertexte"/>
            <w:noProof/>
          </w:rPr>
          <w:t>I</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Contexte, problématique et objectifs</w:t>
        </w:r>
        <w:r w:rsidR="000468B6">
          <w:rPr>
            <w:noProof/>
            <w:webHidden/>
          </w:rPr>
          <w:tab/>
        </w:r>
        <w:r w:rsidR="000468B6">
          <w:rPr>
            <w:rStyle w:val="Lienhypertexte"/>
            <w:noProof/>
          </w:rPr>
          <w:fldChar w:fldCharType="begin"/>
        </w:r>
        <w:r w:rsidR="000468B6">
          <w:rPr>
            <w:noProof/>
            <w:webHidden/>
          </w:rPr>
          <w:instrText xml:space="preserve"> PAGEREF _Toc139265599 \h </w:instrText>
        </w:r>
        <w:r w:rsidR="000468B6">
          <w:rPr>
            <w:rStyle w:val="Lienhypertexte"/>
            <w:noProof/>
          </w:rPr>
        </w:r>
        <w:r w:rsidR="000468B6">
          <w:rPr>
            <w:rStyle w:val="Lienhypertexte"/>
            <w:noProof/>
          </w:rPr>
          <w:fldChar w:fldCharType="separate"/>
        </w:r>
        <w:r w:rsidR="000468B6">
          <w:rPr>
            <w:noProof/>
            <w:webHidden/>
          </w:rPr>
          <w:t>3</w:t>
        </w:r>
        <w:r w:rsidR="000468B6">
          <w:rPr>
            <w:rStyle w:val="Lienhypertexte"/>
            <w:noProof/>
          </w:rPr>
          <w:fldChar w:fldCharType="end"/>
        </w:r>
      </w:hyperlink>
    </w:p>
    <w:p w14:paraId="317BFB07" w14:textId="3A19E9D6" w:rsidR="000468B6" w:rsidRDefault="00000000">
      <w:pPr>
        <w:pStyle w:val="TM2"/>
        <w:tabs>
          <w:tab w:val="left" w:pos="880"/>
          <w:tab w:val="right" w:leader="dot" w:pos="9350"/>
        </w:tabs>
        <w:rPr>
          <w:rFonts w:asciiTheme="minorHAnsi" w:eastAsiaTheme="minorEastAsia" w:hAnsiTheme="minorHAnsi" w:cstheme="minorBidi"/>
          <w:noProof/>
          <w:kern w:val="2"/>
          <w:sz w:val="22"/>
          <w14:ligatures w14:val="standardContextual"/>
        </w:rPr>
      </w:pPr>
      <w:hyperlink w:anchor="_Toc139265600" w:history="1">
        <w:r w:rsidR="000468B6" w:rsidRPr="008117E6">
          <w:rPr>
            <w:rStyle w:val="Lienhypertexte"/>
            <w:noProof/>
          </w:rPr>
          <w:t>I.1</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Contexte et problématique</w:t>
        </w:r>
        <w:r w:rsidR="000468B6">
          <w:rPr>
            <w:noProof/>
            <w:webHidden/>
          </w:rPr>
          <w:tab/>
        </w:r>
        <w:r w:rsidR="000468B6">
          <w:rPr>
            <w:rStyle w:val="Lienhypertexte"/>
            <w:noProof/>
          </w:rPr>
          <w:fldChar w:fldCharType="begin"/>
        </w:r>
        <w:r w:rsidR="000468B6">
          <w:rPr>
            <w:noProof/>
            <w:webHidden/>
          </w:rPr>
          <w:instrText xml:space="preserve"> PAGEREF _Toc139265600 \h </w:instrText>
        </w:r>
        <w:r w:rsidR="000468B6">
          <w:rPr>
            <w:rStyle w:val="Lienhypertexte"/>
            <w:noProof/>
          </w:rPr>
        </w:r>
        <w:r w:rsidR="000468B6">
          <w:rPr>
            <w:rStyle w:val="Lienhypertexte"/>
            <w:noProof/>
          </w:rPr>
          <w:fldChar w:fldCharType="separate"/>
        </w:r>
        <w:r w:rsidR="000468B6">
          <w:rPr>
            <w:noProof/>
            <w:webHidden/>
          </w:rPr>
          <w:t>3</w:t>
        </w:r>
        <w:r w:rsidR="000468B6">
          <w:rPr>
            <w:rStyle w:val="Lienhypertexte"/>
            <w:noProof/>
          </w:rPr>
          <w:fldChar w:fldCharType="end"/>
        </w:r>
      </w:hyperlink>
    </w:p>
    <w:p w14:paraId="7C5A0771" w14:textId="750B5096" w:rsidR="000468B6" w:rsidRDefault="00000000">
      <w:pPr>
        <w:pStyle w:val="TM2"/>
        <w:tabs>
          <w:tab w:val="left" w:pos="880"/>
          <w:tab w:val="right" w:leader="dot" w:pos="9350"/>
        </w:tabs>
        <w:rPr>
          <w:rFonts w:asciiTheme="minorHAnsi" w:eastAsiaTheme="minorEastAsia" w:hAnsiTheme="minorHAnsi" w:cstheme="minorBidi"/>
          <w:noProof/>
          <w:kern w:val="2"/>
          <w:sz w:val="22"/>
          <w14:ligatures w14:val="standardContextual"/>
        </w:rPr>
      </w:pPr>
      <w:hyperlink w:anchor="_Toc139265601" w:history="1">
        <w:r w:rsidR="000468B6" w:rsidRPr="008117E6">
          <w:rPr>
            <w:rStyle w:val="Lienhypertexte"/>
            <w:noProof/>
          </w:rPr>
          <w:t>I.2</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Objectifs</w:t>
        </w:r>
        <w:r w:rsidR="000468B6">
          <w:rPr>
            <w:noProof/>
            <w:webHidden/>
          </w:rPr>
          <w:tab/>
        </w:r>
        <w:r w:rsidR="000468B6">
          <w:rPr>
            <w:rStyle w:val="Lienhypertexte"/>
            <w:noProof/>
          </w:rPr>
          <w:fldChar w:fldCharType="begin"/>
        </w:r>
        <w:r w:rsidR="000468B6">
          <w:rPr>
            <w:noProof/>
            <w:webHidden/>
          </w:rPr>
          <w:instrText xml:space="preserve"> PAGEREF _Toc139265601 \h </w:instrText>
        </w:r>
        <w:r w:rsidR="000468B6">
          <w:rPr>
            <w:rStyle w:val="Lienhypertexte"/>
            <w:noProof/>
          </w:rPr>
        </w:r>
        <w:r w:rsidR="000468B6">
          <w:rPr>
            <w:rStyle w:val="Lienhypertexte"/>
            <w:noProof/>
          </w:rPr>
          <w:fldChar w:fldCharType="separate"/>
        </w:r>
        <w:r w:rsidR="000468B6">
          <w:rPr>
            <w:noProof/>
            <w:webHidden/>
          </w:rPr>
          <w:t>4</w:t>
        </w:r>
        <w:r w:rsidR="000468B6">
          <w:rPr>
            <w:rStyle w:val="Lienhypertexte"/>
            <w:noProof/>
          </w:rPr>
          <w:fldChar w:fldCharType="end"/>
        </w:r>
      </w:hyperlink>
    </w:p>
    <w:p w14:paraId="24DC7A54" w14:textId="5F65641E" w:rsidR="000468B6" w:rsidRDefault="00000000">
      <w:pPr>
        <w:pStyle w:val="TM3"/>
        <w:tabs>
          <w:tab w:val="left" w:pos="1320"/>
          <w:tab w:val="right" w:leader="dot" w:pos="9350"/>
        </w:tabs>
        <w:rPr>
          <w:rFonts w:asciiTheme="minorHAnsi" w:eastAsiaTheme="minorEastAsia" w:hAnsiTheme="minorHAnsi" w:cstheme="minorBidi"/>
          <w:noProof/>
          <w:kern w:val="2"/>
          <w:sz w:val="22"/>
          <w14:ligatures w14:val="standardContextual"/>
        </w:rPr>
      </w:pPr>
      <w:hyperlink w:anchor="_Toc139265602" w:history="1">
        <w:r w:rsidR="000468B6" w:rsidRPr="008117E6">
          <w:rPr>
            <w:rStyle w:val="Lienhypertexte"/>
            <w:noProof/>
          </w:rPr>
          <w:t>I.2.1</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Objectif général</w:t>
        </w:r>
        <w:r w:rsidR="000468B6">
          <w:rPr>
            <w:noProof/>
            <w:webHidden/>
          </w:rPr>
          <w:tab/>
        </w:r>
        <w:r w:rsidR="000468B6">
          <w:rPr>
            <w:rStyle w:val="Lienhypertexte"/>
            <w:noProof/>
          </w:rPr>
          <w:fldChar w:fldCharType="begin"/>
        </w:r>
        <w:r w:rsidR="000468B6">
          <w:rPr>
            <w:noProof/>
            <w:webHidden/>
          </w:rPr>
          <w:instrText xml:space="preserve"> PAGEREF _Toc139265602 \h </w:instrText>
        </w:r>
        <w:r w:rsidR="000468B6">
          <w:rPr>
            <w:rStyle w:val="Lienhypertexte"/>
            <w:noProof/>
          </w:rPr>
        </w:r>
        <w:r w:rsidR="000468B6">
          <w:rPr>
            <w:rStyle w:val="Lienhypertexte"/>
            <w:noProof/>
          </w:rPr>
          <w:fldChar w:fldCharType="separate"/>
        </w:r>
        <w:r w:rsidR="000468B6">
          <w:rPr>
            <w:noProof/>
            <w:webHidden/>
          </w:rPr>
          <w:t>4</w:t>
        </w:r>
        <w:r w:rsidR="000468B6">
          <w:rPr>
            <w:rStyle w:val="Lienhypertexte"/>
            <w:noProof/>
          </w:rPr>
          <w:fldChar w:fldCharType="end"/>
        </w:r>
      </w:hyperlink>
    </w:p>
    <w:p w14:paraId="394DC128" w14:textId="41BE775F" w:rsidR="000468B6" w:rsidRDefault="00000000">
      <w:pPr>
        <w:pStyle w:val="TM3"/>
        <w:tabs>
          <w:tab w:val="left" w:pos="1320"/>
          <w:tab w:val="right" w:leader="dot" w:pos="9350"/>
        </w:tabs>
        <w:rPr>
          <w:rFonts w:asciiTheme="minorHAnsi" w:eastAsiaTheme="minorEastAsia" w:hAnsiTheme="minorHAnsi" w:cstheme="minorBidi"/>
          <w:noProof/>
          <w:kern w:val="2"/>
          <w:sz w:val="22"/>
          <w14:ligatures w14:val="standardContextual"/>
        </w:rPr>
      </w:pPr>
      <w:hyperlink w:anchor="_Toc139265603" w:history="1">
        <w:r w:rsidR="000468B6" w:rsidRPr="008117E6">
          <w:rPr>
            <w:rStyle w:val="Lienhypertexte"/>
            <w:noProof/>
          </w:rPr>
          <w:t>I.2.2</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Objectifs spécifiques</w:t>
        </w:r>
        <w:r w:rsidR="000468B6">
          <w:rPr>
            <w:noProof/>
            <w:webHidden/>
          </w:rPr>
          <w:tab/>
        </w:r>
        <w:r w:rsidR="000468B6">
          <w:rPr>
            <w:rStyle w:val="Lienhypertexte"/>
            <w:noProof/>
          </w:rPr>
          <w:fldChar w:fldCharType="begin"/>
        </w:r>
        <w:r w:rsidR="000468B6">
          <w:rPr>
            <w:noProof/>
            <w:webHidden/>
          </w:rPr>
          <w:instrText xml:space="preserve"> PAGEREF _Toc139265603 \h </w:instrText>
        </w:r>
        <w:r w:rsidR="000468B6">
          <w:rPr>
            <w:rStyle w:val="Lienhypertexte"/>
            <w:noProof/>
          </w:rPr>
        </w:r>
        <w:r w:rsidR="000468B6">
          <w:rPr>
            <w:rStyle w:val="Lienhypertexte"/>
            <w:noProof/>
          </w:rPr>
          <w:fldChar w:fldCharType="separate"/>
        </w:r>
        <w:r w:rsidR="000468B6">
          <w:rPr>
            <w:noProof/>
            <w:webHidden/>
          </w:rPr>
          <w:t>4</w:t>
        </w:r>
        <w:r w:rsidR="000468B6">
          <w:rPr>
            <w:rStyle w:val="Lienhypertexte"/>
            <w:noProof/>
          </w:rPr>
          <w:fldChar w:fldCharType="end"/>
        </w:r>
      </w:hyperlink>
    </w:p>
    <w:p w14:paraId="74C51C35" w14:textId="6137A685" w:rsidR="000468B6" w:rsidRDefault="00000000" w:rsidP="00B0247E">
      <w:pPr>
        <w:pStyle w:val="Titre2"/>
        <w:numPr>
          <w:ilvl w:val="0"/>
          <w:numId w:val="0"/>
        </w:numPr>
        <w:spacing w:before="0"/>
        <w:ind w:left="576" w:hanging="576"/>
        <w:rPr>
          <w:rFonts w:asciiTheme="minorHAnsi" w:eastAsiaTheme="minorEastAsia" w:hAnsiTheme="minorHAnsi" w:cstheme="minorBidi"/>
          <w:noProof/>
          <w:kern w:val="2"/>
          <w:sz w:val="22"/>
          <w14:ligatures w14:val="standardContextual"/>
        </w:rPr>
      </w:pPr>
      <w:hyperlink w:anchor="_Toc139265604" w:history="1">
        <w:r w:rsidR="00620F83" w:rsidRPr="00620F83">
          <w:rPr>
            <w:rStyle w:val="Lienhypertexte"/>
            <w:noProof/>
            <w:sz w:val="24"/>
          </w:rPr>
          <w:t>II</w:t>
        </w:r>
        <w:r w:rsidR="000468B6" w:rsidRPr="00620F83">
          <w:rPr>
            <w:rFonts w:eastAsiaTheme="minorEastAsia"/>
            <w:noProof/>
            <w:kern w:val="2"/>
            <w:sz w:val="24"/>
            <w:szCs w:val="24"/>
            <w14:ligatures w14:val="standardContextual"/>
          </w:rPr>
          <w:tab/>
        </w:r>
        <w:r w:rsidR="00620F83" w:rsidRPr="00620F83">
          <w:rPr>
            <w:color w:val="000000" w:themeColor="text1"/>
            <w:spacing w:val="-2"/>
            <w:sz w:val="24"/>
            <w:szCs w:val="24"/>
          </w:rPr>
          <w:t>Revue de littérature sur l</w:t>
        </w:r>
        <w:r w:rsidR="00B0247E">
          <w:rPr>
            <w:color w:val="000000" w:themeColor="text1"/>
            <w:spacing w:val="-2"/>
            <w:sz w:val="24"/>
            <w:szCs w:val="24"/>
          </w:rPr>
          <w:t>a</w:t>
        </w:r>
        <w:r w:rsidR="00620F83" w:rsidRPr="00620F83">
          <w:rPr>
            <w:color w:val="000000" w:themeColor="text1"/>
            <w:spacing w:val="-2"/>
            <w:sz w:val="24"/>
            <w:szCs w:val="24"/>
          </w:rPr>
          <w:t>tontine</w:t>
        </w:r>
        <w:r w:rsidR="00620F83">
          <w:rPr>
            <w:color w:val="000000" w:themeColor="text1"/>
            <w:spacing w:val="-2"/>
            <w:sz w:val="24"/>
            <w:szCs w:val="24"/>
          </w:rPr>
          <w:t xml:space="preserve"> </w:t>
        </w:r>
        <w:r w:rsidR="00B0247E">
          <w:rPr>
            <w:color w:val="000000" w:themeColor="text1"/>
            <w:spacing w:val="-2"/>
            <w:sz w:val="24"/>
            <w:szCs w:val="24"/>
          </w:rPr>
          <w:t>………………………………………………………..</w:t>
        </w:r>
        <w:r w:rsidR="00620F83">
          <w:rPr>
            <w:color w:val="000000" w:themeColor="text1"/>
            <w:spacing w:val="-2"/>
            <w:sz w:val="20"/>
            <w:szCs w:val="24"/>
          </w:rPr>
          <w:t xml:space="preserve"> </w:t>
        </w:r>
        <w:r w:rsidR="000468B6" w:rsidRPr="00620F83">
          <w:rPr>
            <w:rStyle w:val="Lienhypertexte"/>
            <w:noProof/>
            <w:sz w:val="24"/>
          </w:rPr>
          <w:fldChar w:fldCharType="begin"/>
        </w:r>
        <w:r w:rsidR="000468B6" w:rsidRPr="00620F83">
          <w:rPr>
            <w:noProof/>
            <w:webHidden/>
            <w:sz w:val="24"/>
          </w:rPr>
          <w:instrText xml:space="preserve"> PAGEREF _Toc139265604 \h </w:instrText>
        </w:r>
        <w:r w:rsidR="000468B6" w:rsidRPr="00620F83">
          <w:rPr>
            <w:rStyle w:val="Lienhypertexte"/>
            <w:noProof/>
            <w:sz w:val="24"/>
          </w:rPr>
        </w:r>
        <w:r w:rsidR="000468B6" w:rsidRPr="00620F83">
          <w:rPr>
            <w:rStyle w:val="Lienhypertexte"/>
            <w:noProof/>
            <w:sz w:val="24"/>
          </w:rPr>
          <w:fldChar w:fldCharType="separate"/>
        </w:r>
        <w:r w:rsidR="000468B6" w:rsidRPr="00620F83">
          <w:rPr>
            <w:noProof/>
            <w:webHidden/>
            <w:sz w:val="24"/>
          </w:rPr>
          <w:t>5</w:t>
        </w:r>
        <w:r w:rsidR="000468B6" w:rsidRPr="00620F83">
          <w:rPr>
            <w:rStyle w:val="Lienhypertexte"/>
            <w:noProof/>
            <w:sz w:val="24"/>
          </w:rPr>
          <w:fldChar w:fldCharType="end"/>
        </w:r>
      </w:hyperlink>
    </w:p>
    <w:p w14:paraId="48D801F5" w14:textId="1BE7404C" w:rsidR="000468B6" w:rsidRDefault="00000000">
      <w:pPr>
        <w:pStyle w:val="TM2"/>
        <w:tabs>
          <w:tab w:val="left" w:pos="880"/>
          <w:tab w:val="right" w:leader="dot" w:pos="9350"/>
        </w:tabs>
        <w:rPr>
          <w:rFonts w:asciiTheme="minorHAnsi" w:eastAsiaTheme="minorEastAsia" w:hAnsiTheme="minorHAnsi" w:cstheme="minorBidi"/>
          <w:noProof/>
          <w:kern w:val="2"/>
          <w:sz w:val="22"/>
          <w14:ligatures w14:val="standardContextual"/>
        </w:rPr>
      </w:pPr>
      <w:hyperlink w:anchor="_Toc139265607" w:history="1">
        <w:r w:rsidR="000468B6" w:rsidRPr="008117E6">
          <w:rPr>
            <w:rStyle w:val="Lienhypertexte"/>
            <w:noProof/>
          </w:rPr>
          <w:t>II.</w:t>
        </w:r>
        <w:r w:rsidR="00B0247E">
          <w:rPr>
            <w:rStyle w:val="Lienhypertexte"/>
            <w:noProof/>
          </w:rPr>
          <w:t>1</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Etude de l’existant</w:t>
        </w:r>
        <w:r w:rsidR="000468B6">
          <w:rPr>
            <w:noProof/>
            <w:webHidden/>
          </w:rPr>
          <w:tab/>
        </w:r>
        <w:r w:rsidR="000468B6">
          <w:rPr>
            <w:rStyle w:val="Lienhypertexte"/>
            <w:noProof/>
          </w:rPr>
          <w:fldChar w:fldCharType="begin"/>
        </w:r>
        <w:r w:rsidR="000468B6">
          <w:rPr>
            <w:noProof/>
            <w:webHidden/>
          </w:rPr>
          <w:instrText xml:space="preserve"> PAGEREF _Toc139265607 \h </w:instrText>
        </w:r>
        <w:r w:rsidR="000468B6">
          <w:rPr>
            <w:rStyle w:val="Lienhypertexte"/>
            <w:noProof/>
          </w:rPr>
        </w:r>
        <w:r w:rsidR="000468B6">
          <w:rPr>
            <w:rStyle w:val="Lienhypertexte"/>
            <w:noProof/>
          </w:rPr>
          <w:fldChar w:fldCharType="separate"/>
        </w:r>
        <w:r w:rsidR="000468B6">
          <w:rPr>
            <w:noProof/>
            <w:webHidden/>
          </w:rPr>
          <w:t>5</w:t>
        </w:r>
        <w:r w:rsidR="000468B6">
          <w:rPr>
            <w:rStyle w:val="Lienhypertexte"/>
            <w:noProof/>
          </w:rPr>
          <w:fldChar w:fldCharType="end"/>
        </w:r>
      </w:hyperlink>
    </w:p>
    <w:p w14:paraId="21CFF2A4" w14:textId="333F35C6" w:rsidR="000468B6" w:rsidRDefault="00000000">
      <w:pPr>
        <w:pStyle w:val="TM2"/>
        <w:tabs>
          <w:tab w:val="left" w:pos="880"/>
          <w:tab w:val="right" w:leader="dot" w:pos="9350"/>
        </w:tabs>
        <w:rPr>
          <w:rFonts w:asciiTheme="minorHAnsi" w:eastAsiaTheme="minorEastAsia" w:hAnsiTheme="minorHAnsi" w:cstheme="minorBidi"/>
          <w:noProof/>
          <w:kern w:val="2"/>
          <w:sz w:val="22"/>
          <w14:ligatures w14:val="standardContextual"/>
        </w:rPr>
      </w:pPr>
      <w:hyperlink w:anchor="_Toc139265608" w:history="1">
        <w:r w:rsidR="000468B6" w:rsidRPr="008117E6">
          <w:rPr>
            <w:rStyle w:val="Lienhypertexte"/>
            <w:noProof/>
          </w:rPr>
          <w:t>II.3</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 xml:space="preserve">Les défis liés </w:t>
        </w:r>
        <w:r w:rsidR="00B0247E">
          <w:rPr>
            <w:rStyle w:val="Lienhypertexte"/>
            <w:noProof/>
          </w:rPr>
          <w:t>à la tontine</w:t>
        </w:r>
        <w:r w:rsidR="000468B6">
          <w:rPr>
            <w:noProof/>
            <w:webHidden/>
          </w:rPr>
          <w:tab/>
        </w:r>
        <w:r w:rsidR="000468B6">
          <w:rPr>
            <w:rStyle w:val="Lienhypertexte"/>
            <w:noProof/>
          </w:rPr>
          <w:fldChar w:fldCharType="begin"/>
        </w:r>
        <w:r w:rsidR="000468B6">
          <w:rPr>
            <w:noProof/>
            <w:webHidden/>
          </w:rPr>
          <w:instrText xml:space="preserve"> PAGEREF _Toc139265608 \h </w:instrText>
        </w:r>
        <w:r w:rsidR="000468B6">
          <w:rPr>
            <w:rStyle w:val="Lienhypertexte"/>
            <w:noProof/>
          </w:rPr>
        </w:r>
        <w:r w:rsidR="000468B6">
          <w:rPr>
            <w:rStyle w:val="Lienhypertexte"/>
            <w:noProof/>
          </w:rPr>
          <w:fldChar w:fldCharType="separate"/>
        </w:r>
        <w:r w:rsidR="000468B6">
          <w:rPr>
            <w:noProof/>
            <w:webHidden/>
          </w:rPr>
          <w:t>6</w:t>
        </w:r>
        <w:r w:rsidR="000468B6">
          <w:rPr>
            <w:rStyle w:val="Lienhypertexte"/>
            <w:noProof/>
          </w:rPr>
          <w:fldChar w:fldCharType="end"/>
        </w:r>
      </w:hyperlink>
    </w:p>
    <w:p w14:paraId="419C40DD" w14:textId="0C4B8B8E" w:rsidR="000468B6" w:rsidRDefault="00000000">
      <w:pPr>
        <w:pStyle w:val="TM2"/>
        <w:tabs>
          <w:tab w:val="right" w:leader="dot" w:pos="9350"/>
        </w:tabs>
        <w:rPr>
          <w:rFonts w:asciiTheme="minorHAnsi" w:eastAsiaTheme="minorEastAsia" w:hAnsiTheme="minorHAnsi" w:cstheme="minorBidi"/>
          <w:noProof/>
          <w:kern w:val="2"/>
          <w:sz w:val="22"/>
          <w14:ligatures w14:val="standardContextual"/>
        </w:rPr>
      </w:pPr>
      <w:hyperlink w:anchor="_Toc139265609" w:history="1">
        <w:r w:rsidR="000468B6" w:rsidRPr="008117E6">
          <w:rPr>
            <w:rStyle w:val="Lienhypertexte"/>
            <w:noProof/>
          </w:rPr>
          <w:t>Conclusion</w:t>
        </w:r>
        <w:r w:rsidR="000468B6">
          <w:rPr>
            <w:noProof/>
            <w:webHidden/>
          </w:rPr>
          <w:tab/>
        </w:r>
        <w:r w:rsidR="000468B6">
          <w:rPr>
            <w:rStyle w:val="Lienhypertexte"/>
            <w:noProof/>
          </w:rPr>
          <w:fldChar w:fldCharType="begin"/>
        </w:r>
        <w:r w:rsidR="000468B6">
          <w:rPr>
            <w:noProof/>
            <w:webHidden/>
          </w:rPr>
          <w:instrText xml:space="preserve"> PAGEREF _Toc139265609 \h </w:instrText>
        </w:r>
        <w:r w:rsidR="000468B6">
          <w:rPr>
            <w:rStyle w:val="Lienhypertexte"/>
            <w:noProof/>
          </w:rPr>
        </w:r>
        <w:r w:rsidR="000468B6">
          <w:rPr>
            <w:rStyle w:val="Lienhypertexte"/>
            <w:noProof/>
          </w:rPr>
          <w:fldChar w:fldCharType="separate"/>
        </w:r>
        <w:r w:rsidR="000468B6">
          <w:rPr>
            <w:noProof/>
            <w:webHidden/>
          </w:rPr>
          <w:t>6</w:t>
        </w:r>
        <w:r w:rsidR="000468B6">
          <w:rPr>
            <w:rStyle w:val="Lienhypertexte"/>
            <w:noProof/>
          </w:rPr>
          <w:fldChar w:fldCharType="end"/>
        </w:r>
      </w:hyperlink>
    </w:p>
    <w:p w14:paraId="22713C79" w14:textId="4FA9B5CE" w:rsidR="000468B6" w:rsidRDefault="00000000">
      <w:pPr>
        <w:pStyle w:val="TM1"/>
        <w:tabs>
          <w:tab w:val="right" w:leader="dot" w:pos="9350"/>
        </w:tabs>
        <w:rPr>
          <w:rFonts w:asciiTheme="minorHAnsi" w:eastAsiaTheme="minorEastAsia" w:hAnsiTheme="minorHAnsi" w:cstheme="minorBidi"/>
          <w:noProof/>
          <w:kern w:val="2"/>
          <w:sz w:val="22"/>
          <w14:ligatures w14:val="standardContextual"/>
        </w:rPr>
      </w:pPr>
      <w:hyperlink w:anchor="_Toc139265610" w:history="1">
        <w:r w:rsidR="000468B6" w:rsidRPr="008117E6">
          <w:rPr>
            <w:rStyle w:val="Lienhypertexte"/>
            <w:noProof/>
          </w:rPr>
          <w:t>Chap 2: Methodologie and conceptual approache</w:t>
        </w:r>
        <w:r w:rsidR="000468B6">
          <w:rPr>
            <w:noProof/>
            <w:webHidden/>
          </w:rPr>
          <w:tab/>
        </w:r>
        <w:r w:rsidR="000468B6">
          <w:rPr>
            <w:rStyle w:val="Lienhypertexte"/>
            <w:noProof/>
          </w:rPr>
          <w:fldChar w:fldCharType="begin"/>
        </w:r>
        <w:r w:rsidR="000468B6">
          <w:rPr>
            <w:noProof/>
            <w:webHidden/>
          </w:rPr>
          <w:instrText xml:space="preserve"> PAGEREF _Toc139265610 \h </w:instrText>
        </w:r>
        <w:r w:rsidR="000468B6">
          <w:rPr>
            <w:rStyle w:val="Lienhypertexte"/>
            <w:noProof/>
          </w:rPr>
        </w:r>
        <w:r w:rsidR="000468B6">
          <w:rPr>
            <w:rStyle w:val="Lienhypertexte"/>
            <w:noProof/>
          </w:rPr>
          <w:fldChar w:fldCharType="separate"/>
        </w:r>
        <w:r w:rsidR="000468B6">
          <w:rPr>
            <w:noProof/>
            <w:webHidden/>
          </w:rPr>
          <w:t>7</w:t>
        </w:r>
        <w:r w:rsidR="000468B6">
          <w:rPr>
            <w:rStyle w:val="Lienhypertexte"/>
            <w:noProof/>
          </w:rPr>
          <w:fldChar w:fldCharType="end"/>
        </w:r>
      </w:hyperlink>
    </w:p>
    <w:p w14:paraId="6D29ADCB" w14:textId="6D45CD88" w:rsidR="000468B6" w:rsidRDefault="00000000">
      <w:pPr>
        <w:pStyle w:val="TM1"/>
        <w:tabs>
          <w:tab w:val="left" w:pos="480"/>
          <w:tab w:val="right" w:leader="dot" w:pos="9350"/>
        </w:tabs>
        <w:rPr>
          <w:rFonts w:asciiTheme="minorHAnsi" w:eastAsiaTheme="minorEastAsia" w:hAnsiTheme="minorHAnsi" w:cstheme="minorBidi"/>
          <w:noProof/>
          <w:kern w:val="2"/>
          <w:sz w:val="22"/>
          <w14:ligatures w14:val="standardContextual"/>
        </w:rPr>
      </w:pPr>
      <w:hyperlink w:anchor="_Toc139265611" w:history="1">
        <w:r w:rsidR="000468B6" w:rsidRPr="008117E6">
          <w:rPr>
            <w:rStyle w:val="Lienhypertexte"/>
            <w:noProof/>
          </w:rPr>
          <w:t>I</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Méthodologie de conception</w:t>
        </w:r>
        <w:r w:rsidR="000468B6">
          <w:rPr>
            <w:noProof/>
            <w:webHidden/>
          </w:rPr>
          <w:tab/>
        </w:r>
        <w:r w:rsidR="000468B6">
          <w:rPr>
            <w:rStyle w:val="Lienhypertexte"/>
            <w:noProof/>
          </w:rPr>
          <w:fldChar w:fldCharType="begin"/>
        </w:r>
        <w:r w:rsidR="000468B6">
          <w:rPr>
            <w:noProof/>
            <w:webHidden/>
          </w:rPr>
          <w:instrText xml:space="preserve"> PAGEREF _Toc139265611 \h </w:instrText>
        </w:r>
        <w:r w:rsidR="000468B6">
          <w:rPr>
            <w:rStyle w:val="Lienhypertexte"/>
            <w:noProof/>
          </w:rPr>
        </w:r>
        <w:r w:rsidR="000468B6">
          <w:rPr>
            <w:rStyle w:val="Lienhypertexte"/>
            <w:noProof/>
          </w:rPr>
          <w:fldChar w:fldCharType="separate"/>
        </w:r>
        <w:r w:rsidR="000468B6">
          <w:rPr>
            <w:noProof/>
            <w:webHidden/>
          </w:rPr>
          <w:t>7</w:t>
        </w:r>
        <w:r w:rsidR="000468B6">
          <w:rPr>
            <w:rStyle w:val="Lienhypertexte"/>
            <w:noProof/>
          </w:rPr>
          <w:fldChar w:fldCharType="end"/>
        </w:r>
      </w:hyperlink>
    </w:p>
    <w:p w14:paraId="72FD3BA8" w14:textId="7A461A52" w:rsidR="000468B6" w:rsidRDefault="00000000">
      <w:pPr>
        <w:pStyle w:val="TM2"/>
        <w:tabs>
          <w:tab w:val="left" w:pos="880"/>
          <w:tab w:val="right" w:leader="dot" w:pos="9350"/>
        </w:tabs>
        <w:rPr>
          <w:rFonts w:asciiTheme="minorHAnsi" w:eastAsiaTheme="minorEastAsia" w:hAnsiTheme="minorHAnsi" w:cstheme="minorBidi"/>
          <w:noProof/>
          <w:kern w:val="2"/>
          <w:sz w:val="22"/>
          <w14:ligatures w14:val="standardContextual"/>
        </w:rPr>
      </w:pPr>
      <w:hyperlink w:anchor="_Toc139265612" w:history="1">
        <w:r w:rsidR="000468B6" w:rsidRPr="008117E6">
          <w:rPr>
            <w:rStyle w:val="Lienhypertexte"/>
            <w:noProof/>
          </w:rPr>
          <w:t>I.1</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Introduction à la méthodologie de conception centrée sur l'utilisateur (CCU)</w:t>
        </w:r>
        <w:r w:rsidR="000468B6">
          <w:rPr>
            <w:noProof/>
            <w:webHidden/>
          </w:rPr>
          <w:tab/>
        </w:r>
        <w:r w:rsidR="000468B6">
          <w:rPr>
            <w:rStyle w:val="Lienhypertexte"/>
            <w:noProof/>
          </w:rPr>
          <w:fldChar w:fldCharType="begin"/>
        </w:r>
        <w:r w:rsidR="000468B6">
          <w:rPr>
            <w:noProof/>
            <w:webHidden/>
          </w:rPr>
          <w:instrText xml:space="preserve"> PAGEREF _Toc139265612 \h </w:instrText>
        </w:r>
        <w:r w:rsidR="000468B6">
          <w:rPr>
            <w:rStyle w:val="Lienhypertexte"/>
            <w:noProof/>
          </w:rPr>
        </w:r>
        <w:r w:rsidR="000468B6">
          <w:rPr>
            <w:rStyle w:val="Lienhypertexte"/>
            <w:noProof/>
          </w:rPr>
          <w:fldChar w:fldCharType="separate"/>
        </w:r>
        <w:r w:rsidR="000468B6">
          <w:rPr>
            <w:noProof/>
            <w:webHidden/>
          </w:rPr>
          <w:t>7</w:t>
        </w:r>
        <w:r w:rsidR="000468B6">
          <w:rPr>
            <w:rStyle w:val="Lienhypertexte"/>
            <w:noProof/>
          </w:rPr>
          <w:fldChar w:fldCharType="end"/>
        </w:r>
      </w:hyperlink>
    </w:p>
    <w:p w14:paraId="77E6800F" w14:textId="090001AE" w:rsidR="000468B6" w:rsidRDefault="00000000">
      <w:pPr>
        <w:pStyle w:val="TM2"/>
        <w:tabs>
          <w:tab w:val="left" w:pos="880"/>
          <w:tab w:val="right" w:leader="dot" w:pos="9350"/>
        </w:tabs>
        <w:rPr>
          <w:rFonts w:asciiTheme="minorHAnsi" w:eastAsiaTheme="minorEastAsia" w:hAnsiTheme="minorHAnsi" w:cstheme="minorBidi"/>
          <w:noProof/>
          <w:kern w:val="2"/>
          <w:sz w:val="22"/>
          <w14:ligatures w14:val="standardContextual"/>
        </w:rPr>
      </w:pPr>
      <w:hyperlink w:anchor="_Toc139265613" w:history="1">
        <w:r w:rsidR="000468B6" w:rsidRPr="008117E6">
          <w:rPr>
            <w:rStyle w:val="Lienhypertexte"/>
            <w:noProof/>
          </w:rPr>
          <w:t>I.2</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L’importance de la méthodologie CCU</w:t>
        </w:r>
        <w:r w:rsidR="000468B6">
          <w:rPr>
            <w:noProof/>
            <w:webHidden/>
          </w:rPr>
          <w:tab/>
        </w:r>
        <w:r w:rsidR="000468B6">
          <w:rPr>
            <w:rStyle w:val="Lienhypertexte"/>
            <w:noProof/>
          </w:rPr>
          <w:fldChar w:fldCharType="begin"/>
        </w:r>
        <w:r w:rsidR="000468B6">
          <w:rPr>
            <w:noProof/>
            <w:webHidden/>
          </w:rPr>
          <w:instrText xml:space="preserve"> PAGEREF _Toc139265613 \h </w:instrText>
        </w:r>
        <w:r w:rsidR="000468B6">
          <w:rPr>
            <w:rStyle w:val="Lienhypertexte"/>
            <w:noProof/>
          </w:rPr>
        </w:r>
        <w:r w:rsidR="000468B6">
          <w:rPr>
            <w:rStyle w:val="Lienhypertexte"/>
            <w:noProof/>
          </w:rPr>
          <w:fldChar w:fldCharType="separate"/>
        </w:r>
        <w:r w:rsidR="000468B6">
          <w:rPr>
            <w:noProof/>
            <w:webHidden/>
          </w:rPr>
          <w:t>8</w:t>
        </w:r>
        <w:r w:rsidR="000468B6">
          <w:rPr>
            <w:rStyle w:val="Lienhypertexte"/>
            <w:noProof/>
          </w:rPr>
          <w:fldChar w:fldCharType="end"/>
        </w:r>
      </w:hyperlink>
    </w:p>
    <w:p w14:paraId="60CBAC2B" w14:textId="38C9BB0D" w:rsidR="000468B6" w:rsidRDefault="00000000">
      <w:pPr>
        <w:pStyle w:val="TM2"/>
        <w:tabs>
          <w:tab w:val="left" w:pos="880"/>
          <w:tab w:val="right" w:leader="dot" w:pos="9350"/>
        </w:tabs>
        <w:rPr>
          <w:rFonts w:asciiTheme="minorHAnsi" w:eastAsiaTheme="minorEastAsia" w:hAnsiTheme="minorHAnsi" w:cstheme="minorBidi"/>
          <w:noProof/>
          <w:kern w:val="2"/>
          <w:sz w:val="22"/>
          <w14:ligatures w14:val="standardContextual"/>
        </w:rPr>
      </w:pPr>
      <w:hyperlink w:anchor="_Toc139265614" w:history="1">
        <w:r w:rsidR="000468B6" w:rsidRPr="008117E6">
          <w:rPr>
            <w:rStyle w:val="Lienhypertexte"/>
            <w:noProof/>
          </w:rPr>
          <w:t>I.3</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Planification du projet avec la méthode CCU</w:t>
        </w:r>
        <w:r w:rsidR="000468B6">
          <w:rPr>
            <w:noProof/>
            <w:webHidden/>
          </w:rPr>
          <w:tab/>
        </w:r>
        <w:r w:rsidR="000468B6">
          <w:rPr>
            <w:rStyle w:val="Lienhypertexte"/>
            <w:noProof/>
          </w:rPr>
          <w:fldChar w:fldCharType="begin"/>
        </w:r>
        <w:r w:rsidR="000468B6">
          <w:rPr>
            <w:noProof/>
            <w:webHidden/>
          </w:rPr>
          <w:instrText xml:space="preserve"> PAGEREF _Toc139265614 \h </w:instrText>
        </w:r>
        <w:r w:rsidR="000468B6">
          <w:rPr>
            <w:rStyle w:val="Lienhypertexte"/>
            <w:noProof/>
          </w:rPr>
        </w:r>
        <w:r w:rsidR="000468B6">
          <w:rPr>
            <w:rStyle w:val="Lienhypertexte"/>
            <w:noProof/>
          </w:rPr>
          <w:fldChar w:fldCharType="separate"/>
        </w:r>
        <w:r w:rsidR="000468B6">
          <w:rPr>
            <w:noProof/>
            <w:webHidden/>
          </w:rPr>
          <w:t>9</w:t>
        </w:r>
        <w:r w:rsidR="000468B6">
          <w:rPr>
            <w:rStyle w:val="Lienhypertexte"/>
            <w:noProof/>
          </w:rPr>
          <w:fldChar w:fldCharType="end"/>
        </w:r>
      </w:hyperlink>
    </w:p>
    <w:p w14:paraId="0098DD0B" w14:textId="442458CF" w:rsidR="000468B6" w:rsidRDefault="00000000">
      <w:pPr>
        <w:pStyle w:val="TM3"/>
        <w:tabs>
          <w:tab w:val="left" w:pos="1320"/>
          <w:tab w:val="right" w:leader="dot" w:pos="9350"/>
        </w:tabs>
        <w:rPr>
          <w:rFonts w:asciiTheme="minorHAnsi" w:eastAsiaTheme="minorEastAsia" w:hAnsiTheme="minorHAnsi" w:cstheme="minorBidi"/>
          <w:noProof/>
          <w:kern w:val="2"/>
          <w:sz w:val="22"/>
          <w14:ligatures w14:val="standardContextual"/>
        </w:rPr>
      </w:pPr>
      <w:hyperlink w:anchor="_Toc139265615" w:history="1">
        <w:r w:rsidR="000468B6" w:rsidRPr="008117E6">
          <w:rPr>
            <w:rStyle w:val="Lienhypertexte"/>
            <w:noProof/>
          </w:rPr>
          <w:t>I.3.1</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Collecte des exigences des utilisateurs</w:t>
        </w:r>
        <w:r w:rsidR="000468B6">
          <w:rPr>
            <w:noProof/>
            <w:webHidden/>
          </w:rPr>
          <w:tab/>
        </w:r>
        <w:r w:rsidR="000468B6">
          <w:rPr>
            <w:rStyle w:val="Lienhypertexte"/>
            <w:noProof/>
          </w:rPr>
          <w:fldChar w:fldCharType="begin"/>
        </w:r>
        <w:r w:rsidR="000468B6">
          <w:rPr>
            <w:noProof/>
            <w:webHidden/>
          </w:rPr>
          <w:instrText xml:space="preserve"> PAGEREF _Toc139265615 \h </w:instrText>
        </w:r>
        <w:r w:rsidR="000468B6">
          <w:rPr>
            <w:rStyle w:val="Lienhypertexte"/>
            <w:noProof/>
          </w:rPr>
        </w:r>
        <w:r w:rsidR="000468B6">
          <w:rPr>
            <w:rStyle w:val="Lienhypertexte"/>
            <w:noProof/>
          </w:rPr>
          <w:fldChar w:fldCharType="separate"/>
        </w:r>
        <w:r w:rsidR="000468B6">
          <w:rPr>
            <w:noProof/>
            <w:webHidden/>
          </w:rPr>
          <w:t>9</w:t>
        </w:r>
        <w:r w:rsidR="000468B6">
          <w:rPr>
            <w:rStyle w:val="Lienhypertexte"/>
            <w:noProof/>
          </w:rPr>
          <w:fldChar w:fldCharType="end"/>
        </w:r>
      </w:hyperlink>
    </w:p>
    <w:p w14:paraId="0364A64C" w14:textId="2009880E" w:rsidR="000468B6" w:rsidRDefault="00000000">
      <w:pPr>
        <w:pStyle w:val="TM3"/>
        <w:tabs>
          <w:tab w:val="left" w:pos="1320"/>
          <w:tab w:val="right" w:leader="dot" w:pos="9350"/>
        </w:tabs>
        <w:rPr>
          <w:rFonts w:asciiTheme="minorHAnsi" w:eastAsiaTheme="minorEastAsia" w:hAnsiTheme="minorHAnsi" w:cstheme="minorBidi"/>
          <w:noProof/>
          <w:kern w:val="2"/>
          <w:sz w:val="22"/>
          <w14:ligatures w14:val="standardContextual"/>
        </w:rPr>
      </w:pPr>
      <w:hyperlink w:anchor="_Toc139265616" w:history="1">
        <w:r w:rsidR="000468B6" w:rsidRPr="008117E6">
          <w:rPr>
            <w:rStyle w:val="Lienhypertexte"/>
            <w:noProof/>
          </w:rPr>
          <w:t>I.3.2</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Création de maquettes interactives</w:t>
        </w:r>
        <w:r w:rsidR="000468B6">
          <w:rPr>
            <w:noProof/>
            <w:webHidden/>
          </w:rPr>
          <w:tab/>
        </w:r>
        <w:r w:rsidR="000468B6">
          <w:rPr>
            <w:rStyle w:val="Lienhypertexte"/>
            <w:noProof/>
          </w:rPr>
          <w:fldChar w:fldCharType="begin"/>
        </w:r>
        <w:r w:rsidR="000468B6">
          <w:rPr>
            <w:noProof/>
            <w:webHidden/>
          </w:rPr>
          <w:instrText xml:space="preserve"> PAGEREF _Toc139265616 \h </w:instrText>
        </w:r>
        <w:r w:rsidR="000468B6">
          <w:rPr>
            <w:rStyle w:val="Lienhypertexte"/>
            <w:noProof/>
          </w:rPr>
        </w:r>
        <w:r w:rsidR="000468B6">
          <w:rPr>
            <w:rStyle w:val="Lienhypertexte"/>
            <w:noProof/>
          </w:rPr>
          <w:fldChar w:fldCharType="separate"/>
        </w:r>
        <w:r w:rsidR="000468B6">
          <w:rPr>
            <w:noProof/>
            <w:webHidden/>
          </w:rPr>
          <w:t>9</w:t>
        </w:r>
        <w:r w:rsidR="000468B6">
          <w:rPr>
            <w:rStyle w:val="Lienhypertexte"/>
            <w:noProof/>
          </w:rPr>
          <w:fldChar w:fldCharType="end"/>
        </w:r>
      </w:hyperlink>
    </w:p>
    <w:p w14:paraId="474C6709" w14:textId="49F76C53" w:rsidR="000468B6" w:rsidRDefault="00000000">
      <w:pPr>
        <w:pStyle w:val="TM3"/>
        <w:tabs>
          <w:tab w:val="left" w:pos="1320"/>
          <w:tab w:val="right" w:leader="dot" w:pos="9350"/>
        </w:tabs>
        <w:rPr>
          <w:rFonts w:asciiTheme="minorHAnsi" w:eastAsiaTheme="minorEastAsia" w:hAnsiTheme="minorHAnsi" w:cstheme="minorBidi"/>
          <w:noProof/>
          <w:kern w:val="2"/>
          <w:sz w:val="22"/>
          <w14:ligatures w14:val="standardContextual"/>
        </w:rPr>
      </w:pPr>
      <w:hyperlink w:anchor="_Toc139265617" w:history="1">
        <w:r w:rsidR="000468B6" w:rsidRPr="008117E6">
          <w:rPr>
            <w:rStyle w:val="Lienhypertexte"/>
            <w:noProof/>
          </w:rPr>
          <w:t>I.3.3</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Tests et itérations avec les utilisateurs</w:t>
        </w:r>
        <w:r w:rsidR="000468B6">
          <w:rPr>
            <w:noProof/>
            <w:webHidden/>
          </w:rPr>
          <w:tab/>
        </w:r>
        <w:r w:rsidR="000468B6">
          <w:rPr>
            <w:rStyle w:val="Lienhypertexte"/>
            <w:noProof/>
          </w:rPr>
          <w:fldChar w:fldCharType="begin"/>
        </w:r>
        <w:r w:rsidR="000468B6">
          <w:rPr>
            <w:noProof/>
            <w:webHidden/>
          </w:rPr>
          <w:instrText xml:space="preserve"> PAGEREF _Toc139265617 \h </w:instrText>
        </w:r>
        <w:r w:rsidR="000468B6">
          <w:rPr>
            <w:rStyle w:val="Lienhypertexte"/>
            <w:noProof/>
          </w:rPr>
        </w:r>
        <w:r w:rsidR="000468B6">
          <w:rPr>
            <w:rStyle w:val="Lienhypertexte"/>
            <w:noProof/>
          </w:rPr>
          <w:fldChar w:fldCharType="separate"/>
        </w:r>
        <w:r w:rsidR="000468B6">
          <w:rPr>
            <w:noProof/>
            <w:webHidden/>
          </w:rPr>
          <w:t>9</w:t>
        </w:r>
        <w:r w:rsidR="000468B6">
          <w:rPr>
            <w:rStyle w:val="Lienhypertexte"/>
            <w:noProof/>
          </w:rPr>
          <w:fldChar w:fldCharType="end"/>
        </w:r>
      </w:hyperlink>
    </w:p>
    <w:p w14:paraId="591996CC" w14:textId="33014622" w:rsidR="000468B6" w:rsidRDefault="00000000">
      <w:pPr>
        <w:pStyle w:val="TM3"/>
        <w:tabs>
          <w:tab w:val="left" w:pos="1320"/>
          <w:tab w:val="right" w:leader="dot" w:pos="9350"/>
        </w:tabs>
        <w:rPr>
          <w:rFonts w:asciiTheme="minorHAnsi" w:eastAsiaTheme="minorEastAsia" w:hAnsiTheme="minorHAnsi" w:cstheme="minorBidi"/>
          <w:noProof/>
          <w:kern w:val="2"/>
          <w:sz w:val="22"/>
          <w14:ligatures w14:val="standardContextual"/>
        </w:rPr>
      </w:pPr>
      <w:hyperlink w:anchor="_Toc139265618" w:history="1">
        <w:r w:rsidR="000468B6" w:rsidRPr="008117E6">
          <w:rPr>
            <w:rStyle w:val="Lienhypertexte"/>
            <w:noProof/>
          </w:rPr>
          <w:t>I.3.4</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Prototypage et développement de l'application</w:t>
        </w:r>
        <w:r w:rsidR="000468B6">
          <w:rPr>
            <w:noProof/>
            <w:webHidden/>
          </w:rPr>
          <w:tab/>
        </w:r>
        <w:r w:rsidR="000468B6">
          <w:rPr>
            <w:rStyle w:val="Lienhypertexte"/>
            <w:noProof/>
          </w:rPr>
          <w:fldChar w:fldCharType="begin"/>
        </w:r>
        <w:r w:rsidR="000468B6">
          <w:rPr>
            <w:noProof/>
            <w:webHidden/>
          </w:rPr>
          <w:instrText xml:space="preserve"> PAGEREF _Toc139265618 \h </w:instrText>
        </w:r>
        <w:r w:rsidR="000468B6">
          <w:rPr>
            <w:rStyle w:val="Lienhypertexte"/>
            <w:noProof/>
          </w:rPr>
        </w:r>
        <w:r w:rsidR="000468B6">
          <w:rPr>
            <w:rStyle w:val="Lienhypertexte"/>
            <w:noProof/>
          </w:rPr>
          <w:fldChar w:fldCharType="separate"/>
        </w:r>
        <w:r w:rsidR="000468B6">
          <w:rPr>
            <w:noProof/>
            <w:webHidden/>
          </w:rPr>
          <w:t>9</w:t>
        </w:r>
        <w:r w:rsidR="000468B6">
          <w:rPr>
            <w:rStyle w:val="Lienhypertexte"/>
            <w:noProof/>
          </w:rPr>
          <w:fldChar w:fldCharType="end"/>
        </w:r>
      </w:hyperlink>
    </w:p>
    <w:p w14:paraId="45BAF87C" w14:textId="5F3F1D70" w:rsidR="000468B6" w:rsidRDefault="00000000">
      <w:pPr>
        <w:pStyle w:val="TM1"/>
        <w:tabs>
          <w:tab w:val="left" w:pos="480"/>
          <w:tab w:val="right" w:leader="dot" w:pos="9350"/>
        </w:tabs>
        <w:rPr>
          <w:rFonts w:asciiTheme="minorHAnsi" w:eastAsiaTheme="minorEastAsia" w:hAnsiTheme="minorHAnsi" w:cstheme="minorBidi"/>
          <w:noProof/>
          <w:kern w:val="2"/>
          <w:sz w:val="22"/>
          <w14:ligatures w14:val="standardContextual"/>
        </w:rPr>
      </w:pPr>
      <w:hyperlink w:anchor="_Toc139265619" w:history="1">
        <w:r w:rsidR="000468B6" w:rsidRPr="008117E6">
          <w:rPr>
            <w:rStyle w:val="Lienhypertexte"/>
            <w:noProof/>
          </w:rPr>
          <w:t>II</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Approche conceptuelle</w:t>
        </w:r>
        <w:r w:rsidR="000468B6">
          <w:rPr>
            <w:noProof/>
            <w:webHidden/>
          </w:rPr>
          <w:tab/>
        </w:r>
        <w:r w:rsidR="000468B6">
          <w:rPr>
            <w:rStyle w:val="Lienhypertexte"/>
            <w:noProof/>
          </w:rPr>
          <w:fldChar w:fldCharType="begin"/>
        </w:r>
        <w:r w:rsidR="000468B6">
          <w:rPr>
            <w:noProof/>
            <w:webHidden/>
          </w:rPr>
          <w:instrText xml:space="preserve"> PAGEREF _Toc139265619 \h </w:instrText>
        </w:r>
        <w:r w:rsidR="000468B6">
          <w:rPr>
            <w:rStyle w:val="Lienhypertexte"/>
            <w:noProof/>
          </w:rPr>
        </w:r>
        <w:r w:rsidR="000468B6">
          <w:rPr>
            <w:rStyle w:val="Lienhypertexte"/>
            <w:noProof/>
          </w:rPr>
          <w:fldChar w:fldCharType="separate"/>
        </w:r>
        <w:r w:rsidR="000468B6">
          <w:rPr>
            <w:noProof/>
            <w:webHidden/>
          </w:rPr>
          <w:t>10</w:t>
        </w:r>
        <w:r w:rsidR="000468B6">
          <w:rPr>
            <w:rStyle w:val="Lienhypertexte"/>
            <w:noProof/>
          </w:rPr>
          <w:fldChar w:fldCharType="end"/>
        </w:r>
      </w:hyperlink>
    </w:p>
    <w:p w14:paraId="30DB87DC" w14:textId="3724614E" w:rsidR="000468B6" w:rsidRDefault="00000000">
      <w:pPr>
        <w:pStyle w:val="TM2"/>
        <w:tabs>
          <w:tab w:val="left" w:pos="880"/>
          <w:tab w:val="right" w:leader="dot" w:pos="9350"/>
        </w:tabs>
        <w:rPr>
          <w:rFonts w:asciiTheme="minorHAnsi" w:eastAsiaTheme="minorEastAsia" w:hAnsiTheme="minorHAnsi" w:cstheme="minorBidi"/>
          <w:noProof/>
          <w:kern w:val="2"/>
          <w:sz w:val="22"/>
          <w14:ligatures w14:val="standardContextual"/>
        </w:rPr>
      </w:pPr>
      <w:hyperlink w:anchor="_Toc139265620" w:history="1">
        <w:r w:rsidR="000468B6" w:rsidRPr="008117E6">
          <w:rPr>
            <w:rStyle w:val="Lienhypertexte"/>
            <w:noProof/>
          </w:rPr>
          <w:t>II.1</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Architecture logicielle</w:t>
        </w:r>
        <w:r w:rsidR="000468B6">
          <w:rPr>
            <w:noProof/>
            <w:webHidden/>
          </w:rPr>
          <w:tab/>
        </w:r>
        <w:r w:rsidR="000468B6">
          <w:rPr>
            <w:rStyle w:val="Lienhypertexte"/>
            <w:noProof/>
          </w:rPr>
          <w:fldChar w:fldCharType="begin"/>
        </w:r>
        <w:r w:rsidR="000468B6">
          <w:rPr>
            <w:noProof/>
            <w:webHidden/>
          </w:rPr>
          <w:instrText xml:space="preserve"> PAGEREF _Toc139265620 \h </w:instrText>
        </w:r>
        <w:r w:rsidR="000468B6">
          <w:rPr>
            <w:rStyle w:val="Lienhypertexte"/>
            <w:noProof/>
          </w:rPr>
        </w:r>
        <w:r w:rsidR="000468B6">
          <w:rPr>
            <w:rStyle w:val="Lienhypertexte"/>
            <w:noProof/>
          </w:rPr>
          <w:fldChar w:fldCharType="separate"/>
        </w:r>
        <w:r w:rsidR="000468B6">
          <w:rPr>
            <w:noProof/>
            <w:webHidden/>
          </w:rPr>
          <w:t>10</w:t>
        </w:r>
        <w:r w:rsidR="000468B6">
          <w:rPr>
            <w:rStyle w:val="Lienhypertexte"/>
            <w:noProof/>
          </w:rPr>
          <w:fldChar w:fldCharType="end"/>
        </w:r>
      </w:hyperlink>
    </w:p>
    <w:p w14:paraId="70F7E274" w14:textId="7244A142" w:rsidR="000468B6" w:rsidRDefault="00000000">
      <w:pPr>
        <w:pStyle w:val="TM3"/>
        <w:tabs>
          <w:tab w:val="left" w:pos="1320"/>
          <w:tab w:val="right" w:leader="dot" w:pos="9350"/>
        </w:tabs>
        <w:rPr>
          <w:rFonts w:asciiTheme="minorHAnsi" w:eastAsiaTheme="minorEastAsia" w:hAnsiTheme="minorHAnsi" w:cstheme="minorBidi"/>
          <w:noProof/>
          <w:kern w:val="2"/>
          <w:sz w:val="22"/>
          <w14:ligatures w14:val="standardContextual"/>
        </w:rPr>
      </w:pPr>
      <w:hyperlink w:anchor="_Toc139265621" w:history="1">
        <w:r w:rsidR="000468B6" w:rsidRPr="008117E6">
          <w:rPr>
            <w:rStyle w:val="Lienhypertexte"/>
            <w:noProof/>
          </w:rPr>
          <w:t>II.1.1</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Architecture 3 tiers</w:t>
        </w:r>
        <w:r w:rsidR="000468B6">
          <w:rPr>
            <w:noProof/>
            <w:webHidden/>
          </w:rPr>
          <w:tab/>
        </w:r>
        <w:r w:rsidR="000468B6">
          <w:rPr>
            <w:rStyle w:val="Lienhypertexte"/>
            <w:noProof/>
          </w:rPr>
          <w:fldChar w:fldCharType="begin"/>
        </w:r>
        <w:r w:rsidR="000468B6">
          <w:rPr>
            <w:noProof/>
            <w:webHidden/>
          </w:rPr>
          <w:instrText xml:space="preserve"> PAGEREF _Toc139265621 \h </w:instrText>
        </w:r>
        <w:r w:rsidR="000468B6">
          <w:rPr>
            <w:rStyle w:val="Lienhypertexte"/>
            <w:noProof/>
          </w:rPr>
        </w:r>
        <w:r w:rsidR="000468B6">
          <w:rPr>
            <w:rStyle w:val="Lienhypertexte"/>
            <w:noProof/>
          </w:rPr>
          <w:fldChar w:fldCharType="separate"/>
        </w:r>
        <w:r w:rsidR="000468B6">
          <w:rPr>
            <w:noProof/>
            <w:webHidden/>
          </w:rPr>
          <w:t>10</w:t>
        </w:r>
        <w:r w:rsidR="000468B6">
          <w:rPr>
            <w:rStyle w:val="Lienhypertexte"/>
            <w:noProof/>
          </w:rPr>
          <w:fldChar w:fldCharType="end"/>
        </w:r>
      </w:hyperlink>
    </w:p>
    <w:p w14:paraId="70B76CAE" w14:textId="082FA044" w:rsidR="000468B6" w:rsidRDefault="00000000">
      <w:pPr>
        <w:pStyle w:val="TM3"/>
        <w:tabs>
          <w:tab w:val="left" w:pos="1320"/>
          <w:tab w:val="right" w:leader="dot" w:pos="9350"/>
        </w:tabs>
        <w:rPr>
          <w:rFonts w:asciiTheme="minorHAnsi" w:eastAsiaTheme="minorEastAsia" w:hAnsiTheme="minorHAnsi" w:cstheme="minorBidi"/>
          <w:noProof/>
          <w:kern w:val="2"/>
          <w:sz w:val="22"/>
          <w14:ligatures w14:val="standardContextual"/>
        </w:rPr>
      </w:pPr>
      <w:hyperlink w:anchor="_Toc139265622" w:history="1">
        <w:r w:rsidR="000468B6" w:rsidRPr="008117E6">
          <w:rPr>
            <w:rStyle w:val="Lienhypertexte"/>
            <w:noProof/>
          </w:rPr>
          <w:t>II.1.2</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Avantages de l’architecture 3 tiers</w:t>
        </w:r>
        <w:r w:rsidR="000468B6">
          <w:rPr>
            <w:noProof/>
            <w:webHidden/>
          </w:rPr>
          <w:tab/>
        </w:r>
        <w:r w:rsidR="000468B6">
          <w:rPr>
            <w:rStyle w:val="Lienhypertexte"/>
            <w:noProof/>
          </w:rPr>
          <w:fldChar w:fldCharType="begin"/>
        </w:r>
        <w:r w:rsidR="000468B6">
          <w:rPr>
            <w:noProof/>
            <w:webHidden/>
          </w:rPr>
          <w:instrText xml:space="preserve"> PAGEREF _Toc139265622 \h </w:instrText>
        </w:r>
        <w:r w:rsidR="000468B6">
          <w:rPr>
            <w:rStyle w:val="Lienhypertexte"/>
            <w:noProof/>
          </w:rPr>
        </w:r>
        <w:r w:rsidR="000468B6">
          <w:rPr>
            <w:rStyle w:val="Lienhypertexte"/>
            <w:noProof/>
          </w:rPr>
          <w:fldChar w:fldCharType="separate"/>
        </w:r>
        <w:r w:rsidR="000468B6">
          <w:rPr>
            <w:noProof/>
            <w:webHidden/>
          </w:rPr>
          <w:t>11</w:t>
        </w:r>
        <w:r w:rsidR="000468B6">
          <w:rPr>
            <w:rStyle w:val="Lienhypertexte"/>
            <w:noProof/>
          </w:rPr>
          <w:fldChar w:fldCharType="end"/>
        </w:r>
      </w:hyperlink>
    </w:p>
    <w:p w14:paraId="47D148D2" w14:textId="4273F744" w:rsidR="000468B6" w:rsidRDefault="00000000">
      <w:pPr>
        <w:pStyle w:val="TM2"/>
        <w:tabs>
          <w:tab w:val="left" w:pos="880"/>
          <w:tab w:val="right" w:leader="dot" w:pos="9350"/>
        </w:tabs>
        <w:rPr>
          <w:rFonts w:asciiTheme="minorHAnsi" w:eastAsiaTheme="minorEastAsia" w:hAnsiTheme="minorHAnsi" w:cstheme="minorBidi"/>
          <w:noProof/>
          <w:kern w:val="2"/>
          <w:sz w:val="22"/>
          <w14:ligatures w14:val="standardContextual"/>
        </w:rPr>
      </w:pPr>
      <w:hyperlink w:anchor="_Toc139265623" w:history="1">
        <w:r w:rsidR="000468B6" w:rsidRPr="008117E6">
          <w:rPr>
            <w:rStyle w:val="Lienhypertexte"/>
            <w:noProof/>
          </w:rPr>
          <w:t>II.2</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Méthode de modélisation</w:t>
        </w:r>
        <w:r w:rsidR="000468B6">
          <w:rPr>
            <w:noProof/>
            <w:webHidden/>
          </w:rPr>
          <w:tab/>
        </w:r>
        <w:r w:rsidR="000468B6">
          <w:rPr>
            <w:rStyle w:val="Lienhypertexte"/>
            <w:noProof/>
          </w:rPr>
          <w:fldChar w:fldCharType="begin"/>
        </w:r>
        <w:r w:rsidR="000468B6">
          <w:rPr>
            <w:noProof/>
            <w:webHidden/>
          </w:rPr>
          <w:instrText xml:space="preserve"> PAGEREF _Toc139265623 \h </w:instrText>
        </w:r>
        <w:r w:rsidR="000468B6">
          <w:rPr>
            <w:rStyle w:val="Lienhypertexte"/>
            <w:noProof/>
          </w:rPr>
        </w:r>
        <w:r w:rsidR="000468B6">
          <w:rPr>
            <w:rStyle w:val="Lienhypertexte"/>
            <w:noProof/>
          </w:rPr>
          <w:fldChar w:fldCharType="separate"/>
        </w:r>
        <w:r w:rsidR="000468B6">
          <w:rPr>
            <w:noProof/>
            <w:webHidden/>
          </w:rPr>
          <w:t>12</w:t>
        </w:r>
        <w:r w:rsidR="000468B6">
          <w:rPr>
            <w:rStyle w:val="Lienhypertexte"/>
            <w:noProof/>
          </w:rPr>
          <w:fldChar w:fldCharType="end"/>
        </w:r>
      </w:hyperlink>
    </w:p>
    <w:p w14:paraId="42E372A3" w14:textId="5C5B966F" w:rsidR="000468B6" w:rsidRDefault="00000000">
      <w:pPr>
        <w:pStyle w:val="TM3"/>
        <w:tabs>
          <w:tab w:val="left" w:pos="1320"/>
          <w:tab w:val="right" w:leader="dot" w:pos="9350"/>
        </w:tabs>
        <w:rPr>
          <w:rFonts w:asciiTheme="minorHAnsi" w:eastAsiaTheme="minorEastAsia" w:hAnsiTheme="minorHAnsi" w:cstheme="minorBidi"/>
          <w:noProof/>
          <w:kern w:val="2"/>
          <w:sz w:val="22"/>
          <w14:ligatures w14:val="standardContextual"/>
        </w:rPr>
      </w:pPr>
      <w:hyperlink w:anchor="_Toc139265624" w:history="1">
        <w:r w:rsidR="000468B6" w:rsidRPr="008117E6">
          <w:rPr>
            <w:rStyle w:val="Lienhypertexte"/>
            <w:noProof/>
          </w:rPr>
          <w:t>II.2.1</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Diagrammes de classes</w:t>
        </w:r>
        <w:r w:rsidR="000468B6">
          <w:rPr>
            <w:noProof/>
            <w:webHidden/>
          </w:rPr>
          <w:tab/>
        </w:r>
        <w:r w:rsidR="000468B6">
          <w:rPr>
            <w:rStyle w:val="Lienhypertexte"/>
            <w:noProof/>
          </w:rPr>
          <w:fldChar w:fldCharType="begin"/>
        </w:r>
        <w:r w:rsidR="000468B6">
          <w:rPr>
            <w:noProof/>
            <w:webHidden/>
          </w:rPr>
          <w:instrText xml:space="preserve"> PAGEREF _Toc139265624 \h </w:instrText>
        </w:r>
        <w:r w:rsidR="000468B6">
          <w:rPr>
            <w:rStyle w:val="Lienhypertexte"/>
            <w:noProof/>
          </w:rPr>
        </w:r>
        <w:r w:rsidR="000468B6">
          <w:rPr>
            <w:rStyle w:val="Lienhypertexte"/>
            <w:noProof/>
          </w:rPr>
          <w:fldChar w:fldCharType="separate"/>
        </w:r>
        <w:r w:rsidR="000468B6">
          <w:rPr>
            <w:noProof/>
            <w:webHidden/>
          </w:rPr>
          <w:t>13</w:t>
        </w:r>
        <w:r w:rsidR="000468B6">
          <w:rPr>
            <w:rStyle w:val="Lienhypertexte"/>
            <w:noProof/>
          </w:rPr>
          <w:fldChar w:fldCharType="end"/>
        </w:r>
      </w:hyperlink>
    </w:p>
    <w:p w14:paraId="2AB1A298" w14:textId="2539A855" w:rsidR="000468B6" w:rsidRDefault="00000000">
      <w:pPr>
        <w:pStyle w:val="TM3"/>
        <w:tabs>
          <w:tab w:val="left" w:pos="1320"/>
          <w:tab w:val="right" w:leader="dot" w:pos="9350"/>
        </w:tabs>
        <w:rPr>
          <w:rFonts w:asciiTheme="minorHAnsi" w:eastAsiaTheme="minorEastAsia" w:hAnsiTheme="minorHAnsi" w:cstheme="minorBidi"/>
          <w:noProof/>
          <w:kern w:val="2"/>
          <w:sz w:val="22"/>
          <w14:ligatures w14:val="standardContextual"/>
        </w:rPr>
      </w:pPr>
      <w:hyperlink w:anchor="_Toc139265625" w:history="1">
        <w:r w:rsidR="000468B6" w:rsidRPr="008117E6">
          <w:rPr>
            <w:rStyle w:val="Lienhypertexte"/>
            <w:noProof/>
          </w:rPr>
          <w:t>II.2.2</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Diagrammes de séquence</w:t>
        </w:r>
        <w:r w:rsidR="000468B6">
          <w:rPr>
            <w:noProof/>
            <w:webHidden/>
          </w:rPr>
          <w:tab/>
        </w:r>
        <w:r w:rsidR="000468B6">
          <w:rPr>
            <w:rStyle w:val="Lienhypertexte"/>
            <w:noProof/>
          </w:rPr>
          <w:fldChar w:fldCharType="begin"/>
        </w:r>
        <w:r w:rsidR="000468B6">
          <w:rPr>
            <w:noProof/>
            <w:webHidden/>
          </w:rPr>
          <w:instrText xml:space="preserve"> PAGEREF _Toc139265625 \h </w:instrText>
        </w:r>
        <w:r w:rsidR="000468B6">
          <w:rPr>
            <w:rStyle w:val="Lienhypertexte"/>
            <w:noProof/>
          </w:rPr>
        </w:r>
        <w:r w:rsidR="000468B6">
          <w:rPr>
            <w:rStyle w:val="Lienhypertexte"/>
            <w:noProof/>
          </w:rPr>
          <w:fldChar w:fldCharType="separate"/>
        </w:r>
        <w:r w:rsidR="000468B6">
          <w:rPr>
            <w:noProof/>
            <w:webHidden/>
          </w:rPr>
          <w:t>14</w:t>
        </w:r>
        <w:r w:rsidR="000468B6">
          <w:rPr>
            <w:rStyle w:val="Lienhypertexte"/>
            <w:noProof/>
          </w:rPr>
          <w:fldChar w:fldCharType="end"/>
        </w:r>
      </w:hyperlink>
    </w:p>
    <w:p w14:paraId="7BB770B7" w14:textId="660EF6A0" w:rsidR="000468B6" w:rsidRDefault="00000000">
      <w:pPr>
        <w:pStyle w:val="TM3"/>
        <w:tabs>
          <w:tab w:val="left" w:pos="1320"/>
          <w:tab w:val="right" w:leader="dot" w:pos="9350"/>
        </w:tabs>
        <w:rPr>
          <w:rFonts w:asciiTheme="minorHAnsi" w:eastAsiaTheme="minorEastAsia" w:hAnsiTheme="minorHAnsi" w:cstheme="minorBidi"/>
          <w:noProof/>
          <w:kern w:val="2"/>
          <w:sz w:val="22"/>
          <w14:ligatures w14:val="standardContextual"/>
        </w:rPr>
      </w:pPr>
      <w:hyperlink w:anchor="_Toc139265626" w:history="1">
        <w:r w:rsidR="000468B6" w:rsidRPr="008117E6">
          <w:rPr>
            <w:rStyle w:val="Lienhypertexte"/>
            <w:noProof/>
          </w:rPr>
          <w:t>II.2.3</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Diagramme de cas d'utilisation</w:t>
        </w:r>
        <w:r w:rsidR="000468B6">
          <w:rPr>
            <w:noProof/>
            <w:webHidden/>
          </w:rPr>
          <w:tab/>
        </w:r>
        <w:r w:rsidR="000468B6">
          <w:rPr>
            <w:rStyle w:val="Lienhypertexte"/>
            <w:noProof/>
          </w:rPr>
          <w:fldChar w:fldCharType="begin"/>
        </w:r>
        <w:r w:rsidR="000468B6">
          <w:rPr>
            <w:noProof/>
            <w:webHidden/>
          </w:rPr>
          <w:instrText xml:space="preserve"> PAGEREF _Toc139265626 \h </w:instrText>
        </w:r>
        <w:r w:rsidR="000468B6">
          <w:rPr>
            <w:rStyle w:val="Lienhypertexte"/>
            <w:noProof/>
          </w:rPr>
        </w:r>
        <w:r w:rsidR="000468B6">
          <w:rPr>
            <w:rStyle w:val="Lienhypertexte"/>
            <w:noProof/>
          </w:rPr>
          <w:fldChar w:fldCharType="separate"/>
        </w:r>
        <w:r w:rsidR="000468B6">
          <w:rPr>
            <w:noProof/>
            <w:webHidden/>
          </w:rPr>
          <w:t>14</w:t>
        </w:r>
        <w:r w:rsidR="000468B6">
          <w:rPr>
            <w:rStyle w:val="Lienhypertexte"/>
            <w:noProof/>
          </w:rPr>
          <w:fldChar w:fldCharType="end"/>
        </w:r>
      </w:hyperlink>
    </w:p>
    <w:p w14:paraId="476C11F8" w14:textId="3AB5E641" w:rsidR="000468B6" w:rsidRDefault="00000000">
      <w:pPr>
        <w:pStyle w:val="TM2"/>
        <w:tabs>
          <w:tab w:val="left" w:pos="880"/>
          <w:tab w:val="right" w:leader="dot" w:pos="9350"/>
        </w:tabs>
        <w:rPr>
          <w:rFonts w:asciiTheme="minorHAnsi" w:eastAsiaTheme="minorEastAsia" w:hAnsiTheme="minorHAnsi" w:cstheme="minorBidi"/>
          <w:noProof/>
          <w:kern w:val="2"/>
          <w:sz w:val="22"/>
          <w14:ligatures w14:val="standardContextual"/>
        </w:rPr>
      </w:pPr>
      <w:hyperlink w:anchor="_Toc139265627" w:history="1">
        <w:r w:rsidR="000468B6" w:rsidRPr="008117E6">
          <w:rPr>
            <w:rStyle w:val="Lienhypertexte"/>
            <w:noProof/>
          </w:rPr>
          <w:t>II.3</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Les technologies de conception</w:t>
        </w:r>
        <w:r w:rsidR="000468B6">
          <w:rPr>
            <w:noProof/>
            <w:webHidden/>
          </w:rPr>
          <w:tab/>
        </w:r>
        <w:r w:rsidR="000468B6">
          <w:rPr>
            <w:rStyle w:val="Lienhypertexte"/>
            <w:noProof/>
          </w:rPr>
          <w:fldChar w:fldCharType="begin"/>
        </w:r>
        <w:r w:rsidR="000468B6">
          <w:rPr>
            <w:noProof/>
            <w:webHidden/>
          </w:rPr>
          <w:instrText xml:space="preserve"> PAGEREF _Toc139265627 \h </w:instrText>
        </w:r>
        <w:r w:rsidR="000468B6">
          <w:rPr>
            <w:rStyle w:val="Lienhypertexte"/>
            <w:noProof/>
          </w:rPr>
        </w:r>
        <w:r w:rsidR="000468B6">
          <w:rPr>
            <w:rStyle w:val="Lienhypertexte"/>
            <w:noProof/>
          </w:rPr>
          <w:fldChar w:fldCharType="separate"/>
        </w:r>
        <w:r w:rsidR="000468B6">
          <w:rPr>
            <w:noProof/>
            <w:webHidden/>
          </w:rPr>
          <w:t>15</w:t>
        </w:r>
        <w:r w:rsidR="000468B6">
          <w:rPr>
            <w:rStyle w:val="Lienhypertexte"/>
            <w:noProof/>
          </w:rPr>
          <w:fldChar w:fldCharType="end"/>
        </w:r>
      </w:hyperlink>
    </w:p>
    <w:p w14:paraId="17FA29BE" w14:textId="6B6EBD28" w:rsidR="000468B6" w:rsidRDefault="00000000">
      <w:pPr>
        <w:pStyle w:val="TM3"/>
        <w:tabs>
          <w:tab w:val="left" w:pos="1320"/>
          <w:tab w:val="right" w:leader="dot" w:pos="9350"/>
        </w:tabs>
        <w:rPr>
          <w:rFonts w:asciiTheme="minorHAnsi" w:eastAsiaTheme="minorEastAsia" w:hAnsiTheme="minorHAnsi" w:cstheme="minorBidi"/>
          <w:noProof/>
          <w:kern w:val="2"/>
          <w:sz w:val="22"/>
          <w14:ligatures w14:val="standardContextual"/>
        </w:rPr>
      </w:pPr>
      <w:hyperlink w:anchor="_Toc139265628" w:history="1">
        <w:r w:rsidR="000468B6" w:rsidRPr="008117E6">
          <w:rPr>
            <w:rStyle w:val="Lienhypertexte"/>
            <w:noProof/>
          </w:rPr>
          <w:t>II.3.1</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Framework pour le frontend</w:t>
        </w:r>
        <w:r w:rsidR="000468B6">
          <w:rPr>
            <w:noProof/>
            <w:webHidden/>
          </w:rPr>
          <w:tab/>
        </w:r>
        <w:r w:rsidR="000468B6">
          <w:rPr>
            <w:rStyle w:val="Lienhypertexte"/>
            <w:noProof/>
          </w:rPr>
          <w:fldChar w:fldCharType="begin"/>
        </w:r>
        <w:r w:rsidR="000468B6">
          <w:rPr>
            <w:noProof/>
            <w:webHidden/>
          </w:rPr>
          <w:instrText xml:space="preserve"> PAGEREF _Toc139265628 \h </w:instrText>
        </w:r>
        <w:r w:rsidR="000468B6">
          <w:rPr>
            <w:rStyle w:val="Lienhypertexte"/>
            <w:noProof/>
          </w:rPr>
        </w:r>
        <w:r w:rsidR="000468B6">
          <w:rPr>
            <w:rStyle w:val="Lienhypertexte"/>
            <w:noProof/>
          </w:rPr>
          <w:fldChar w:fldCharType="separate"/>
        </w:r>
        <w:r w:rsidR="000468B6">
          <w:rPr>
            <w:noProof/>
            <w:webHidden/>
          </w:rPr>
          <w:t>15</w:t>
        </w:r>
        <w:r w:rsidR="000468B6">
          <w:rPr>
            <w:rStyle w:val="Lienhypertexte"/>
            <w:noProof/>
          </w:rPr>
          <w:fldChar w:fldCharType="end"/>
        </w:r>
      </w:hyperlink>
    </w:p>
    <w:p w14:paraId="73201EE9" w14:textId="5DD46AB3" w:rsidR="000468B6" w:rsidRDefault="00000000">
      <w:pPr>
        <w:pStyle w:val="TM4"/>
        <w:tabs>
          <w:tab w:val="left" w:pos="1760"/>
          <w:tab w:val="right" w:leader="dot" w:pos="9350"/>
        </w:tabs>
        <w:rPr>
          <w:rFonts w:asciiTheme="minorHAnsi" w:eastAsiaTheme="minorEastAsia" w:hAnsiTheme="minorHAnsi" w:cstheme="minorBidi"/>
          <w:noProof/>
          <w:kern w:val="2"/>
          <w:sz w:val="22"/>
          <w14:ligatures w14:val="standardContextual"/>
        </w:rPr>
      </w:pPr>
      <w:hyperlink w:anchor="_Toc139265629" w:history="1">
        <w:r w:rsidR="000468B6" w:rsidRPr="008117E6">
          <w:rPr>
            <w:rStyle w:val="Lienhypertexte"/>
            <w:noProof/>
          </w:rPr>
          <w:t>II.3.1.1</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Flutter</w:t>
        </w:r>
        <w:r w:rsidR="000468B6">
          <w:rPr>
            <w:noProof/>
            <w:webHidden/>
          </w:rPr>
          <w:tab/>
        </w:r>
        <w:r w:rsidR="000468B6">
          <w:rPr>
            <w:rStyle w:val="Lienhypertexte"/>
            <w:noProof/>
          </w:rPr>
          <w:fldChar w:fldCharType="begin"/>
        </w:r>
        <w:r w:rsidR="000468B6">
          <w:rPr>
            <w:noProof/>
            <w:webHidden/>
          </w:rPr>
          <w:instrText xml:space="preserve"> PAGEREF _Toc139265629 \h </w:instrText>
        </w:r>
        <w:r w:rsidR="000468B6">
          <w:rPr>
            <w:rStyle w:val="Lienhypertexte"/>
            <w:noProof/>
          </w:rPr>
        </w:r>
        <w:r w:rsidR="000468B6">
          <w:rPr>
            <w:rStyle w:val="Lienhypertexte"/>
            <w:noProof/>
          </w:rPr>
          <w:fldChar w:fldCharType="separate"/>
        </w:r>
        <w:r w:rsidR="000468B6">
          <w:rPr>
            <w:noProof/>
            <w:webHidden/>
          </w:rPr>
          <w:t>15</w:t>
        </w:r>
        <w:r w:rsidR="000468B6">
          <w:rPr>
            <w:rStyle w:val="Lienhypertexte"/>
            <w:noProof/>
          </w:rPr>
          <w:fldChar w:fldCharType="end"/>
        </w:r>
      </w:hyperlink>
    </w:p>
    <w:p w14:paraId="324EB606" w14:textId="12312264" w:rsidR="000468B6" w:rsidRDefault="00000000">
      <w:pPr>
        <w:pStyle w:val="TM4"/>
        <w:tabs>
          <w:tab w:val="left" w:pos="1760"/>
          <w:tab w:val="right" w:leader="dot" w:pos="9350"/>
        </w:tabs>
        <w:rPr>
          <w:rFonts w:asciiTheme="minorHAnsi" w:eastAsiaTheme="minorEastAsia" w:hAnsiTheme="minorHAnsi" w:cstheme="minorBidi"/>
          <w:noProof/>
          <w:kern w:val="2"/>
          <w:sz w:val="22"/>
          <w14:ligatures w14:val="standardContextual"/>
        </w:rPr>
      </w:pPr>
      <w:hyperlink w:anchor="_Toc139265630" w:history="1">
        <w:r w:rsidR="000468B6" w:rsidRPr="008117E6">
          <w:rPr>
            <w:rStyle w:val="Lienhypertexte"/>
            <w:noProof/>
          </w:rPr>
          <w:t>II.3.1.2</w:t>
        </w:r>
        <w:r w:rsidR="000468B6">
          <w:rPr>
            <w:rFonts w:asciiTheme="minorHAnsi" w:eastAsiaTheme="minorEastAsia" w:hAnsiTheme="minorHAnsi" w:cstheme="minorBidi"/>
            <w:noProof/>
            <w:kern w:val="2"/>
            <w:sz w:val="22"/>
            <w14:ligatures w14:val="standardContextual"/>
          </w:rPr>
          <w:tab/>
        </w:r>
        <w:r w:rsidR="00620F83" w:rsidRPr="00620F83">
          <w:rPr>
            <w:rFonts w:asciiTheme="minorHAnsi" w:eastAsiaTheme="minorEastAsia" w:hAnsiTheme="minorHAnsi" w:cstheme="minorBidi"/>
            <w:noProof/>
            <w:kern w:val="2"/>
            <w:sz w:val="22"/>
          </w:rPr>
          <w:t>Avantages et inconvénients de Frameworks</w:t>
        </w:r>
        <w:r w:rsidR="000468B6">
          <w:rPr>
            <w:noProof/>
            <w:webHidden/>
          </w:rPr>
          <w:tab/>
        </w:r>
        <w:r w:rsidR="000468B6">
          <w:rPr>
            <w:rStyle w:val="Lienhypertexte"/>
            <w:noProof/>
          </w:rPr>
          <w:fldChar w:fldCharType="begin"/>
        </w:r>
        <w:r w:rsidR="000468B6">
          <w:rPr>
            <w:noProof/>
            <w:webHidden/>
          </w:rPr>
          <w:instrText xml:space="preserve"> PAGEREF _Toc139265630 \h </w:instrText>
        </w:r>
        <w:r w:rsidR="000468B6">
          <w:rPr>
            <w:rStyle w:val="Lienhypertexte"/>
            <w:noProof/>
          </w:rPr>
        </w:r>
        <w:r w:rsidR="000468B6">
          <w:rPr>
            <w:rStyle w:val="Lienhypertexte"/>
            <w:noProof/>
          </w:rPr>
          <w:fldChar w:fldCharType="separate"/>
        </w:r>
        <w:r w:rsidR="000468B6">
          <w:rPr>
            <w:noProof/>
            <w:webHidden/>
          </w:rPr>
          <w:t>16</w:t>
        </w:r>
        <w:r w:rsidR="000468B6">
          <w:rPr>
            <w:rStyle w:val="Lienhypertexte"/>
            <w:noProof/>
          </w:rPr>
          <w:fldChar w:fldCharType="end"/>
        </w:r>
      </w:hyperlink>
    </w:p>
    <w:p w14:paraId="5E588744" w14:textId="5A2597FF" w:rsidR="000468B6" w:rsidRDefault="00000000">
      <w:pPr>
        <w:pStyle w:val="TM3"/>
        <w:tabs>
          <w:tab w:val="left" w:pos="1320"/>
          <w:tab w:val="right" w:leader="dot" w:pos="9350"/>
        </w:tabs>
        <w:rPr>
          <w:rFonts w:asciiTheme="minorHAnsi" w:eastAsiaTheme="minorEastAsia" w:hAnsiTheme="minorHAnsi" w:cstheme="minorBidi"/>
          <w:noProof/>
          <w:kern w:val="2"/>
          <w:sz w:val="22"/>
          <w14:ligatures w14:val="standardContextual"/>
        </w:rPr>
      </w:pPr>
      <w:hyperlink w:anchor="_Toc139265632" w:history="1">
        <w:r w:rsidR="000468B6" w:rsidRPr="008117E6">
          <w:rPr>
            <w:rStyle w:val="Lienhypertexte"/>
            <w:noProof/>
          </w:rPr>
          <w:t>II.3.2</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Choix de notre framework</w:t>
        </w:r>
        <w:r w:rsidR="000468B6">
          <w:rPr>
            <w:noProof/>
            <w:webHidden/>
          </w:rPr>
          <w:tab/>
        </w:r>
        <w:r w:rsidR="000468B6">
          <w:rPr>
            <w:rStyle w:val="Lienhypertexte"/>
            <w:noProof/>
          </w:rPr>
          <w:fldChar w:fldCharType="begin"/>
        </w:r>
        <w:r w:rsidR="000468B6">
          <w:rPr>
            <w:noProof/>
            <w:webHidden/>
          </w:rPr>
          <w:instrText xml:space="preserve"> PAGEREF _Toc139265632 \h </w:instrText>
        </w:r>
        <w:r w:rsidR="000468B6">
          <w:rPr>
            <w:rStyle w:val="Lienhypertexte"/>
            <w:noProof/>
          </w:rPr>
        </w:r>
        <w:r w:rsidR="000468B6">
          <w:rPr>
            <w:rStyle w:val="Lienhypertexte"/>
            <w:noProof/>
          </w:rPr>
          <w:fldChar w:fldCharType="separate"/>
        </w:r>
        <w:r w:rsidR="000468B6">
          <w:rPr>
            <w:noProof/>
            <w:webHidden/>
          </w:rPr>
          <w:t>17</w:t>
        </w:r>
        <w:r w:rsidR="000468B6">
          <w:rPr>
            <w:rStyle w:val="Lienhypertexte"/>
            <w:noProof/>
          </w:rPr>
          <w:fldChar w:fldCharType="end"/>
        </w:r>
      </w:hyperlink>
    </w:p>
    <w:p w14:paraId="054A1925" w14:textId="79011573" w:rsidR="000468B6" w:rsidRDefault="00000000">
      <w:pPr>
        <w:pStyle w:val="TM2"/>
        <w:tabs>
          <w:tab w:val="left" w:pos="880"/>
          <w:tab w:val="right" w:leader="dot" w:pos="9350"/>
        </w:tabs>
        <w:rPr>
          <w:rFonts w:asciiTheme="minorHAnsi" w:eastAsiaTheme="minorEastAsia" w:hAnsiTheme="minorHAnsi" w:cstheme="minorBidi"/>
          <w:noProof/>
          <w:kern w:val="2"/>
          <w:sz w:val="22"/>
          <w14:ligatures w14:val="standardContextual"/>
        </w:rPr>
      </w:pPr>
      <w:hyperlink w:anchor="_Toc139265633" w:history="1">
        <w:r w:rsidR="000468B6" w:rsidRPr="008117E6">
          <w:rPr>
            <w:rStyle w:val="Lienhypertexte"/>
            <w:noProof/>
          </w:rPr>
          <w:t>II.4</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Backend</w:t>
        </w:r>
        <w:r w:rsidR="000468B6">
          <w:rPr>
            <w:noProof/>
            <w:webHidden/>
          </w:rPr>
          <w:tab/>
        </w:r>
        <w:r w:rsidR="000468B6">
          <w:rPr>
            <w:rStyle w:val="Lienhypertexte"/>
            <w:noProof/>
          </w:rPr>
          <w:fldChar w:fldCharType="begin"/>
        </w:r>
        <w:r w:rsidR="000468B6">
          <w:rPr>
            <w:noProof/>
            <w:webHidden/>
          </w:rPr>
          <w:instrText xml:space="preserve"> PAGEREF _Toc139265633 \h </w:instrText>
        </w:r>
        <w:r w:rsidR="000468B6">
          <w:rPr>
            <w:rStyle w:val="Lienhypertexte"/>
            <w:noProof/>
          </w:rPr>
        </w:r>
        <w:r w:rsidR="000468B6">
          <w:rPr>
            <w:rStyle w:val="Lienhypertexte"/>
            <w:noProof/>
          </w:rPr>
          <w:fldChar w:fldCharType="separate"/>
        </w:r>
        <w:r w:rsidR="000468B6">
          <w:rPr>
            <w:noProof/>
            <w:webHidden/>
          </w:rPr>
          <w:t>18</w:t>
        </w:r>
        <w:r w:rsidR="000468B6">
          <w:rPr>
            <w:rStyle w:val="Lienhypertexte"/>
            <w:noProof/>
          </w:rPr>
          <w:fldChar w:fldCharType="end"/>
        </w:r>
      </w:hyperlink>
    </w:p>
    <w:p w14:paraId="06B340F7" w14:textId="5DFC01FA" w:rsidR="000468B6" w:rsidRDefault="00000000">
      <w:pPr>
        <w:pStyle w:val="TM3"/>
        <w:tabs>
          <w:tab w:val="left" w:pos="1320"/>
          <w:tab w:val="right" w:leader="dot" w:pos="9350"/>
        </w:tabs>
        <w:rPr>
          <w:rFonts w:asciiTheme="minorHAnsi" w:eastAsiaTheme="minorEastAsia" w:hAnsiTheme="minorHAnsi" w:cstheme="minorBidi"/>
          <w:noProof/>
          <w:kern w:val="2"/>
          <w:sz w:val="22"/>
          <w14:ligatures w14:val="standardContextual"/>
        </w:rPr>
      </w:pPr>
      <w:hyperlink w:anchor="_Toc139265634" w:history="1">
        <w:r w:rsidR="000468B6" w:rsidRPr="008117E6">
          <w:rPr>
            <w:rStyle w:val="Lienhypertexte"/>
            <w:noProof/>
          </w:rPr>
          <w:t>II.4.1</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Firebase</w:t>
        </w:r>
        <w:r w:rsidR="000468B6">
          <w:rPr>
            <w:noProof/>
            <w:webHidden/>
          </w:rPr>
          <w:tab/>
        </w:r>
        <w:r w:rsidR="000468B6">
          <w:rPr>
            <w:rStyle w:val="Lienhypertexte"/>
            <w:noProof/>
          </w:rPr>
          <w:fldChar w:fldCharType="begin"/>
        </w:r>
        <w:r w:rsidR="000468B6">
          <w:rPr>
            <w:noProof/>
            <w:webHidden/>
          </w:rPr>
          <w:instrText xml:space="preserve"> PAGEREF _Toc139265634 \h </w:instrText>
        </w:r>
        <w:r w:rsidR="000468B6">
          <w:rPr>
            <w:rStyle w:val="Lienhypertexte"/>
            <w:noProof/>
          </w:rPr>
        </w:r>
        <w:r w:rsidR="000468B6">
          <w:rPr>
            <w:rStyle w:val="Lienhypertexte"/>
            <w:noProof/>
          </w:rPr>
          <w:fldChar w:fldCharType="separate"/>
        </w:r>
        <w:r w:rsidR="000468B6">
          <w:rPr>
            <w:noProof/>
            <w:webHidden/>
          </w:rPr>
          <w:t>18</w:t>
        </w:r>
        <w:r w:rsidR="000468B6">
          <w:rPr>
            <w:rStyle w:val="Lienhypertexte"/>
            <w:noProof/>
          </w:rPr>
          <w:fldChar w:fldCharType="end"/>
        </w:r>
      </w:hyperlink>
    </w:p>
    <w:p w14:paraId="25CFF0C4" w14:textId="1756E10B" w:rsidR="000468B6" w:rsidRDefault="00000000">
      <w:pPr>
        <w:pStyle w:val="TM3"/>
        <w:tabs>
          <w:tab w:val="left" w:pos="1320"/>
          <w:tab w:val="right" w:leader="dot" w:pos="9350"/>
        </w:tabs>
        <w:rPr>
          <w:rFonts w:asciiTheme="minorHAnsi" w:eastAsiaTheme="minorEastAsia" w:hAnsiTheme="minorHAnsi" w:cstheme="minorBidi"/>
          <w:noProof/>
          <w:kern w:val="2"/>
          <w:sz w:val="22"/>
          <w14:ligatures w14:val="standardContextual"/>
        </w:rPr>
      </w:pPr>
      <w:hyperlink w:anchor="_Toc139265635" w:history="1">
        <w:r w:rsidR="000468B6" w:rsidRPr="008117E6">
          <w:rPr>
            <w:rStyle w:val="Lienhypertexte"/>
            <w:noProof/>
          </w:rPr>
          <w:t>II.4.2</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Avantages &amp; Limites de Firebase</w:t>
        </w:r>
        <w:r w:rsidR="000468B6">
          <w:rPr>
            <w:noProof/>
            <w:webHidden/>
          </w:rPr>
          <w:tab/>
        </w:r>
        <w:r w:rsidR="000468B6">
          <w:rPr>
            <w:rStyle w:val="Lienhypertexte"/>
            <w:noProof/>
          </w:rPr>
          <w:fldChar w:fldCharType="begin"/>
        </w:r>
        <w:r w:rsidR="000468B6">
          <w:rPr>
            <w:noProof/>
            <w:webHidden/>
          </w:rPr>
          <w:instrText xml:space="preserve"> PAGEREF _Toc139265635 \h </w:instrText>
        </w:r>
        <w:r w:rsidR="000468B6">
          <w:rPr>
            <w:rStyle w:val="Lienhypertexte"/>
            <w:noProof/>
          </w:rPr>
        </w:r>
        <w:r w:rsidR="000468B6">
          <w:rPr>
            <w:rStyle w:val="Lienhypertexte"/>
            <w:noProof/>
          </w:rPr>
          <w:fldChar w:fldCharType="separate"/>
        </w:r>
        <w:r w:rsidR="000468B6">
          <w:rPr>
            <w:noProof/>
            <w:webHidden/>
          </w:rPr>
          <w:t>18</w:t>
        </w:r>
        <w:r w:rsidR="000468B6">
          <w:rPr>
            <w:rStyle w:val="Lienhypertexte"/>
            <w:noProof/>
          </w:rPr>
          <w:fldChar w:fldCharType="end"/>
        </w:r>
      </w:hyperlink>
    </w:p>
    <w:p w14:paraId="3554490C" w14:textId="6FC0AD43" w:rsidR="000468B6" w:rsidRDefault="00000000">
      <w:pPr>
        <w:pStyle w:val="TM1"/>
        <w:tabs>
          <w:tab w:val="left" w:pos="480"/>
          <w:tab w:val="right" w:leader="dot" w:pos="9350"/>
        </w:tabs>
        <w:rPr>
          <w:rFonts w:asciiTheme="minorHAnsi" w:eastAsiaTheme="minorEastAsia" w:hAnsiTheme="minorHAnsi" w:cstheme="minorBidi"/>
          <w:noProof/>
          <w:kern w:val="2"/>
          <w:sz w:val="22"/>
          <w14:ligatures w14:val="standardContextual"/>
        </w:rPr>
      </w:pPr>
      <w:hyperlink w:anchor="_Toc139265636" w:history="1">
        <w:r w:rsidR="000468B6" w:rsidRPr="008117E6">
          <w:rPr>
            <w:rStyle w:val="Lienhypertexte"/>
            <w:noProof/>
          </w:rPr>
          <w:t>III</w:t>
        </w:r>
        <w:r w:rsidR="000468B6">
          <w:rPr>
            <w:rFonts w:asciiTheme="minorHAnsi" w:eastAsiaTheme="minorEastAsia" w:hAnsiTheme="minorHAnsi" w:cstheme="minorBidi"/>
            <w:noProof/>
            <w:kern w:val="2"/>
            <w:sz w:val="22"/>
            <w14:ligatures w14:val="standardContextual"/>
          </w:rPr>
          <w:tab/>
        </w:r>
        <w:r w:rsidR="000468B6" w:rsidRPr="008117E6">
          <w:rPr>
            <w:rStyle w:val="Lienhypertexte"/>
            <w:noProof/>
          </w:rPr>
          <w:t>Biliographie</w:t>
        </w:r>
        <w:r w:rsidR="000468B6">
          <w:rPr>
            <w:noProof/>
            <w:webHidden/>
          </w:rPr>
          <w:tab/>
        </w:r>
        <w:r w:rsidR="000468B6">
          <w:rPr>
            <w:rStyle w:val="Lienhypertexte"/>
            <w:noProof/>
          </w:rPr>
          <w:fldChar w:fldCharType="begin"/>
        </w:r>
        <w:r w:rsidR="000468B6">
          <w:rPr>
            <w:noProof/>
            <w:webHidden/>
          </w:rPr>
          <w:instrText xml:space="preserve"> PAGEREF _Toc139265636 \h </w:instrText>
        </w:r>
        <w:r w:rsidR="000468B6">
          <w:rPr>
            <w:rStyle w:val="Lienhypertexte"/>
            <w:noProof/>
          </w:rPr>
        </w:r>
        <w:r w:rsidR="000468B6">
          <w:rPr>
            <w:rStyle w:val="Lienhypertexte"/>
            <w:noProof/>
          </w:rPr>
          <w:fldChar w:fldCharType="separate"/>
        </w:r>
        <w:r w:rsidR="000468B6">
          <w:rPr>
            <w:noProof/>
            <w:webHidden/>
          </w:rPr>
          <w:t>19</w:t>
        </w:r>
        <w:r w:rsidR="000468B6">
          <w:rPr>
            <w:rStyle w:val="Lienhypertexte"/>
            <w:noProof/>
          </w:rPr>
          <w:fldChar w:fldCharType="end"/>
        </w:r>
      </w:hyperlink>
    </w:p>
    <w:p w14:paraId="59EB5139" w14:textId="7D8333E3" w:rsidR="00E31003" w:rsidRPr="00F656BF" w:rsidRDefault="002B192B" w:rsidP="00A96EE1">
      <w:pPr>
        <w:pStyle w:val="Titre1"/>
        <w:numPr>
          <w:ilvl w:val="0"/>
          <w:numId w:val="0"/>
        </w:numPr>
      </w:pPr>
      <w:r w:rsidRPr="001D3C70">
        <w:fldChar w:fldCharType="end"/>
      </w:r>
      <w:r w:rsidR="00CD7F4A" w:rsidRPr="00F656BF">
        <w:br w:type="page"/>
      </w:r>
      <w:bookmarkStart w:id="8" w:name="_7xb2p8cyy476" w:colFirst="0" w:colLast="0"/>
      <w:bookmarkStart w:id="9" w:name="_Toc139265592"/>
      <w:bookmarkEnd w:id="8"/>
      <w:r w:rsidR="00CD7F4A" w:rsidRPr="00F656BF">
        <w:lastRenderedPageBreak/>
        <w:t>List of Acronyms AND Abbreviations.</w:t>
      </w:r>
      <w:bookmarkEnd w:id="9"/>
    </w:p>
    <w:tbl>
      <w:tblPr>
        <w:tblStyle w:val="Grilledutableau"/>
        <w:tblpPr w:leftFromText="141" w:rightFromText="141" w:horzAnchor="margin" w:tblpY="110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0"/>
        <w:gridCol w:w="296"/>
        <w:gridCol w:w="6782"/>
      </w:tblGrid>
      <w:tr w:rsidR="00E31003" w:rsidRPr="001D3C70" w14:paraId="66837C81" w14:textId="77777777" w:rsidTr="002B192B">
        <w:trPr>
          <w:trHeight w:val="570"/>
        </w:trPr>
        <w:tc>
          <w:tcPr>
            <w:tcW w:w="750" w:type="dxa"/>
            <w:vAlign w:val="center"/>
          </w:tcPr>
          <w:p w14:paraId="79FEFAF4" w14:textId="77777777" w:rsidR="00E31003" w:rsidRPr="001D3C70" w:rsidRDefault="00E31003" w:rsidP="002B192B">
            <w:pPr>
              <w:rPr>
                <w:szCs w:val="24"/>
              </w:rPr>
            </w:pPr>
            <w:r w:rsidRPr="001D3C70">
              <w:rPr>
                <w:szCs w:val="24"/>
              </w:rPr>
              <w:t>BIT</w:t>
            </w:r>
          </w:p>
        </w:tc>
        <w:tc>
          <w:tcPr>
            <w:tcW w:w="296" w:type="dxa"/>
            <w:vAlign w:val="center"/>
          </w:tcPr>
          <w:p w14:paraId="6CBE1E14" w14:textId="3DDC176C" w:rsidR="00E31003" w:rsidRPr="001D3C70" w:rsidRDefault="002B192B" w:rsidP="002B192B">
            <w:pPr>
              <w:rPr>
                <w:b/>
                <w:bCs/>
                <w:szCs w:val="24"/>
              </w:rPr>
            </w:pPr>
            <w:r w:rsidRPr="001D3C70">
              <w:rPr>
                <w:b/>
                <w:bCs/>
                <w:szCs w:val="24"/>
              </w:rPr>
              <w:t>:</w:t>
            </w:r>
          </w:p>
        </w:tc>
        <w:tc>
          <w:tcPr>
            <w:tcW w:w="6782" w:type="dxa"/>
            <w:vAlign w:val="center"/>
          </w:tcPr>
          <w:p w14:paraId="45EE6AC9" w14:textId="1B6AD6C6" w:rsidR="00E31003" w:rsidRPr="001D3C70" w:rsidRDefault="00E31003" w:rsidP="002B192B">
            <w:pPr>
              <w:rPr>
                <w:szCs w:val="24"/>
              </w:rPr>
            </w:pPr>
            <w:r w:rsidRPr="001D3C70">
              <w:rPr>
                <w:szCs w:val="24"/>
              </w:rPr>
              <w:t>Burkina Institute of Technology</w:t>
            </w:r>
          </w:p>
        </w:tc>
      </w:tr>
      <w:tr w:rsidR="00FC4294" w:rsidRPr="001D3C70" w14:paraId="52897ED5" w14:textId="77777777" w:rsidTr="00FB13FB">
        <w:trPr>
          <w:trHeight w:val="570"/>
        </w:trPr>
        <w:tc>
          <w:tcPr>
            <w:tcW w:w="750" w:type="dxa"/>
            <w:vAlign w:val="center"/>
          </w:tcPr>
          <w:p w14:paraId="5B2A15C6" w14:textId="77777777" w:rsidR="00FC4294" w:rsidRPr="001D3C70" w:rsidRDefault="00FC4294" w:rsidP="00FC4294">
            <w:pPr>
              <w:rPr>
                <w:rFonts w:eastAsia="Times New Roman"/>
                <w:color w:val="000000"/>
                <w:szCs w:val="24"/>
              </w:rPr>
            </w:pPr>
            <w:r w:rsidRPr="001D3C70">
              <w:rPr>
                <w:rFonts w:eastAsia="Times New Roman"/>
                <w:color w:val="000000"/>
                <w:szCs w:val="24"/>
              </w:rPr>
              <w:t>CCU</w:t>
            </w:r>
          </w:p>
        </w:tc>
        <w:tc>
          <w:tcPr>
            <w:tcW w:w="296" w:type="dxa"/>
            <w:vAlign w:val="center"/>
          </w:tcPr>
          <w:p w14:paraId="78922950" w14:textId="77777777" w:rsidR="00FC4294" w:rsidRPr="001D3C70" w:rsidRDefault="00FC4294" w:rsidP="00FC4294">
            <w:pPr>
              <w:rPr>
                <w:rFonts w:eastAsia="Times New Roman"/>
                <w:b/>
                <w:bCs/>
                <w:color w:val="000000"/>
                <w:szCs w:val="24"/>
              </w:rPr>
            </w:pPr>
            <w:r w:rsidRPr="001D3C70">
              <w:rPr>
                <w:rFonts w:eastAsia="Times New Roman"/>
                <w:b/>
                <w:bCs/>
                <w:color w:val="000000"/>
                <w:szCs w:val="24"/>
              </w:rPr>
              <w:t>:</w:t>
            </w:r>
          </w:p>
        </w:tc>
        <w:tc>
          <w:tcPr>
            <w:tcW w:w="6782" w:type="dxa"/>
            <w:vAlign w:val="center"/>
          </w:tcPr>
          <w:p w14:paraId="1A47E0D8" w14:textId="77777777" w:rsidR="00FC4294" w:rsidRPr="001D3C70" w:rsidRDefault="00FC4294" w:rsidP="00FC4294">
            <w:pPr>
              <w:rPr>
                <w:szCs w:val="24"/>
              </w:rPr>
            </w:pPr>
            <w:r w:rsidRPr="001D3C70">
              <w:rPr>
                <w:rFonts w:eastAsia="Times New Roman"/>
                <w:color w:val="000000"/>
                <w:szCs w:val="24"/>
              </w:rPr>
              <w:t>Conception Centrée sur l’Utilisateur</w:t>
            </w:r>
          </w:p>
        </w:tc>
      </w:tr>
      <w:tr w:rsidR="00A20C73" w:rsidRPr="001D3C70" w14:paraId="5DA65ADD" w14:textId="77777777" w:rsidTr="00FB13FB">
        <w:trPr>
          <w:trHeight w:val="570"/>
        </w:trPr>
        <w:tc>
          <w:tcPr>
            <w:tcW w:w="750" w:type="dxa"/>
            <w:vAlign w:val="center"/>
          </w:tcPr>
          <w:p w14:paraId="48941635" w14:textId="51F8BB22" w:rsidR="00A20C73" w:rsidRPr="001D3C70" w:rsidRDefault="00A20C73" w:rsidP="00FC4294">
            <w:pPr>
              <w:rPr>
                <w:rFonts w:eastAsia="Times New Roman"/>
                <w:color w:val="000000"/>
                <w:szCs w:val="24"/>
              </w:rPr>
            </w:pPr>
            <w:r>
              <w:t>GPU</w:t>
            </w:r>
          </w:p>
        </w:tc>
        <w:tc>
          <w:tcPr>
            <w:tcW w:w="296" w:type="dxa"/>
            <w:vAlign w:val="center"/>
          </w:tcPr>
          <w:p w14:paraId="7424BE13" w14:textId="77777777" w:rsidR="00A20C73" w:rsidRPr="001D3C70" w:rsidRDefault="00A20C73" w:rsidP="00FC4294">
            <w:pPr>
              <w:rPr>
                <w:rFonts w:eastAsia="Times New Roman"/>
                <w:b/>
                <w:bCs/>
                <w:color w:val="000000"/>
                <w:szCs w:val="24"/>
              </w:rPr>
            </w:pPr>
          </w:p>
        </w:tc>
        <w:tc>
          <w:tcPr>
            <w:tcW w:w="6782" w:type="dxa"/>
            <w:vAlign w:val="center"/>
          </w:tcPr>
          <w:p w14:paraId="409CE267" w14:textId="0039D509" w:rsidR="00A20C73" w:rsidRPr="001D3C70" w:rsidRDefault="00A20C73" w:rsidP="00FC4294">
            <w:pPr>
              <w:rPr>
                <w:rFonts w:eastAsia="Times New Roman"/>
                <w:color w:val="000000"/>
                <w:szCs w:val="24"/>
              </w:rPr>
            </w:pPr>
            <w:r>
              <w:rPr>
                <w:rFonts w:eastAsia="Times New Roman"/>
                <w:color w:val="000000"/>
                <w:szCs w:val="24"/>
              </w:rPr>
              <w:t>G</w:t>
            </w:r>
            <w:r w:rsidRPr="00A20C73">
              <w:rPr>
                <w:rFonts w:eastAsia="Times New Roman"/>
                <w:color w:val="000000"/>
                <w:szCs w:val="24"/>
              </w:rPr>
              <w:t xml:space="preserve">raphics </w:t>
            </w:r>
            <w:proofErr w:type="spellStart"/>
            <w:r>
              <w:rPr>
                <w:rFonts w:eastAsia="Times New Roman"/>
                <w:color w:val="000000"/>
                <w:szCs w:val="24"/>
              </w:rPr>
              <w:t>P</w:t>
            </w:r>
            <w:r w:rsidRPr="00A20C73">
              <w:rPr>
                <w:rFonts w:eastAsia="Times New Roman"/>
                <w:color w:val="000000"/>
                <w:szCs w:val="24"/>
              </w:rPr>
              <w:t>rocessing</w:t>
            </w:r>
            <w:proofErr w:type="spellEnd"/>
            <w:r w:rsidRPr="00A20C73">
              <w:rPr>
                <w:rFonts w:eastAsia="Times New Roman"/>
                <w:color w:val="000000"/>
                <w:szCs w:val="24"/>
              </w:rPr>
              <w:t xml:space="preserve"> </w:t>
            </w:r>
            <w:r>
              <w:rPr>
                <w:rFonts w:eastAsia="Times New Roman"/>
                <w:color w:val="000000"/>
                <w:szCs w:val="24"/>
              </w:rPr>
              <w:t>U</w:t>
            </w:r>
            <w:r w:rsidRPr="00A20C73">
              <w:rPr>
                <w:rFonts w:eastAsia="Times New Roman"/>
                <w:color w:val="000000"/>
                <w:szCs w:val="24"/>
              </w:rPr>
              <w:t>nit</w:t>
            </w:r>
            <w:r w:rsidR="00AC7AA3">
              <w:rPr>
                <w:rFonts w:eastAsia="Times New Roman"/>
                <w:color w:val="000000"/>
                <w:szCs w:val="24"/>
              </w:rPr>
              <w:t xml:space="preserve"> </w:t>
            </w:r>
          </w:p>
        </w:tc>
      </w:tr>
      <w:tr w:rsidR="00E31003" w:rsidRPr="001D3C70" w14:paraId="6A9D665B" w14:textId="77777777" w:rsidTr="002B192B">
        <w:trPr>
          <w:trHeight w:val="570"/>
        </w:trPr>
        <w:tc>
          <w:tcPr>
            <w:tcW w:w="750" w:type="dxa"/>
            <w:vAlign w:val="center"/>
          </w:tcPr>
          <w:p w14:paraId="5D4C58BF" w14:textId="77777777" w:rsidR="00E31003" w:rsidRPr="001D3C70" w:rsidRDefault="00E31003" w:rsidP="002B192B">
            <w:pPr>
              <w:rPr>
                <w:szCs w:val="24"/>
                <w:lang w:val="en-US"/>
              </w:rPr>
            </w:pPr>
            <w:r w:rsidRPr="001D3C70">
              <w:rPr>
                <w:szCs w:val="24"/>
                <w:lang w:val="en-US"/>
              </w:rPr>
              <w:t>MVC</w:t>
            </w:r>
          </w:p>
        </w:tc>
        <w:tc>
          <w:tcPr>
            <w:tcW w:w="296" w:type="dxa"/>
            <w:vAlign w:val="center"/>
          </w:tcPr>
          <w:p w14:paraId="6BE1249E" w14:textId="3F7B6C3E" w:rsidR="00E31003" w:rsidRPr="001D3C70" w:rsidRDefault="002B192B" w:rsidP="002B192B">
            <w:pPr>
              <w:rPr>
                <w:b/>
                <w:bCs/>
                <w:szCs w:val="24"/>
                <w:lang w:val="en-US"/>
              </w:rPr>
            </w:pPr>
            <w:r w:rsidRPr="001D3C70">
              <w:rPr>
                <w:b/>
                <w:bCs/>
                <w:szCs w:val="24"/>
                <w:lang w:val="en-US"/>
              </w:rPr>
              <w:t>:</w:t>
            </w:r>
          </w:p>
        </w:tc>
        <w:tc>
          <w:tcPr>
            <w:tcW w:w="6782" w:type="dxa"/>
            <w:vAlign w:val="center"/>
          </w:tcPr>
          <w:p w14:paraId="54F58934" w14:textId="5494CF4A" w:rsidR="00E31003" w:rsidRPr="001D3C70" w:rsidRDefault="00E31003" w:rsidP="002B192B">
            <w:pPr>
              <w:rPr>
                <w:szCs w:val="24"/>
                <w:lang w:val="en-US"/>
              </w:rPr>
            </w:pPr>
            <w:r w:rsidRPr="001D3C70">
              <w:rPr>
                <w:szCs w:val="24"/>
                <w:lang w:val="en-US"/>
              </w:rPr>
              <w:t>Model View Controller</w:t>
            </w:r>
          </w:p>
        </w:tc>
      </w:tr>
      <w:tr w:rsidR="00A20C73" w:rsidRPr="001D3C70" w14:paraId="465684D0" w14:textId="77777777" w:rsidTr="002B192B">
        <w:trPr>
          <w:trHeight w:val="570"/>
        </w:trPr>
        <w:tc>
          <w:tcPr>
            <w:tcW w:w="750" w:type="dxa"/>
            <w:vAlign w:val="center"/>
          </w:tcPr>
          <w:p w14:paraId="02B6DBF9" w14:textId="197CD798" w:rsidR="00A20C73" w:rsidRPr="001D3C70" w:rsidRDefault="00A20C73" w:rsidP="002B192B">
            <w:pPr>
              <w:rPr>
                <w:szCs w:val="24"/>
                <w:lang w:val="en-US"/>
              </w:rPr>
            </w:pPr>
            <w:r>
              <w:rPr>
                <w:szCs w:val="24"/>
                <w:lang w:val="en-US"/>
              </w:rPr>
              <w:t>SDK</w:t>
            </w:r>
          </w:p>
        </w:tc>
        <w:tc>
          <w:tcPr>
            <w:tcW w:w="296" w:type="dxa"/>
            <w:vAlign w:val="center"/>
          </w:tcPr>
          <w:p w14:paraId="3C21957B" w14:textId="77777777" w:rsidR="00A20C73" w:rsidRPr="001D3C70" w:rsidRDefault="00A20C73" w:rsidP="002B192B">
            <w:pPr>
              <w:rPr>
                <w:b/>
                <w:bCs/>
                <w:szCs w:val="24"/>
                <w:lang w:val="en-US"/>
              </w:rPr>
            </w:pPr>
          </w:p>
        </w:tc>
        <w:tc>
          <w:tcPr>
            <w:tcW w:w="6782" w:type="dxa"/>
            <w:vAlign w:val="center"/>
          </w:tcPr>
          <w:p w14:paraId="6F706819" w14:textId="2C70651E" w:rsidR="00A20C73" w:rsidRPr="001D3C70" w:rsidRDefault="00A20C73" w:rsidP="002B192B">
            <w:pPr>
              <w:rPr>
                <w:szCs w:val="24"/>
                <w:lang w:val="en-US"/>
              </w:rPr>
            </w:pPr>
            <w:r w:rsidRPr="00A20C73">
              <w:rPr>
                <w:szCs w:val="24"/>
                <w:lang w:val="en-US"/>
              </w:rPr>
              <w:t>Software Development Kit</w:t>
            </w:r>
          </w:p>
        </w:tc>
      </w:tr>
      <w:tr w:rsidR="00E31003" w:rsidRPr="001D3C70" w14:paraId="3A914B21" w14:textId="77777777" w:rsidTr="002B192B">
        <w:trPr>
          <w:trHeight w:val="551"/>
        </w:trPr>
        <w:tc>
          <w:tcPr>
            <w:tcW w:w="750" w:type="dxa"/>
            <w:vAlign w:val="center"/>
          </w:tcPr>
          <w:p w14:paraId="336CA26D" w14:textId="77777777" w:rsidR="00E31003" w:rsidRPr="001D3C70" w:rsidRDefault="00E31003" w:rsidP="002B192B">
            <w:pPr>
              <w:rPr>
                <w:szCs w:val="24"/>
                <w:lang w:val="en-US"/>
              </w:rPr>
            </w:pPr>
            <w:r w:rsidRPr="001D3C70">
              <w:rPr>
                <w:szCs w:val="24"/>
                <w:lang w:val="en-US"/>
              </w:rPr>
              <w:t>UML</w:t>
            </w:r>
          </w:p>
        </w:tc>
        <w:tc>
          <w:tcPr>
            <w:tcW w:w="296" w:type="dxa"/>
            <w:vAlign w:val="center"/>
          </w:tcPr>
          <w:p w14:paraId="304D24F8" w14:textId="7CF45079" w:rsidR="00E31003" w:rsidRPr="001D3C70" w:rsidRDefault="002B192B" w:rsidP="002B192B">
            <w:pPr>
              <w:rPr>
                <w:rFonts w:eastAsia="Times New Roman"/>
                <w:b/>
                <w:bCs/>
                <w:color w:val="000000"/>
                <w:szCs w:val="24"/>
              </w:rPr>
            </w:pPr>
            <w:r w:rsidRPr="001D3C70">
              <w:rPr>
                <w:rFonts w:eastAsia="Times New Roman"/>
                <w:b/>
                <w:bCs/>
                <w:color w:val="000000"/>
                <w:szCs w:val="24"/>
              </w:rPr>
              <w:t>:</w:t>
            </w:r>
          </w:p>
        </w:tc>
        <w:tc>
          <w:tcPr>
            <w:tcW w:w="6782" w:type="dxa"/>
            <w:vAlign w:val="center"/>
          </w:tcPr>
          <w:p w14:paraId="69A0029E" w14:textId="3746C054" w:rsidR="00E31003" w:rsidRPr="001D3C70" w:rsidRDefault="00E31003" w:rsidP="002B192B">
            <w:pPr>
              <w:rPr>
                <w:rFonts w:eastAsia="Times New Roman"/>
                <w:color w:val="000000"/>
                <w:szCs w:val="24"/>
              </w:rPr>
            </w:pPr>
            <w:proofErr w:type="spellStart"/>
            <w:r w:rsidRPr="001D3C70">
              <w:rPr>
                <w:rFonts w:eastAsia="Times New Roman"/>
                <w:color w:val="000000"/>
                <w:szCs w:val="24"/>
              </w:rPr>
              <w:t>Unified</w:t>
            </w:r>
            <w:proofErr w:type="spellEnd"/>
            <w:r w:rsidRPr="001D3C70">
              <w:rPr>
                <w:rFonts w:eastAsia="Times New Roman"/>
                <w:color w:val="000000"/>
                <w:szCs w:val="24"/>
              </w:rPr>
              <w:t xml:space="preserve"> Modeling </w:t>
            </w:r>
            <w:proofErr w:type="spellStart"/>
            <w:r w:rsidRPr="001D3C70">
              <w:rPr>
                <w:rFonts w:eastAsia="Times New Roman"/>
                <w:color w:val="000000"/>
                <w:szCs w:val="24"/>
              </w:rPr>
              <w:t>Language</w:t>
            </w:r>
            <w:proofErr w:type="spellEnd"/>
          </w:p>
        </w:tc>
      </w:tr>
    </w:tbl>
    <w:p w14:paraId="784EF4F1" w14:textId="41E7F06A" w:rsidR="002A7000" w:rsidRPr="001D3C70" w:rsidRDefault="00CD7F4A" w:rsidP="00E31003">
      <w:r w:rsidRPr="001D3C70">
        <w:br w:type="page"/>
      </w:r>
    </w:p>
    <w:p w14:paraId="1F8A3DA5" w14:textId="77777777" w:rsidR="00E31003" w:rsidRPr="001D3C70" w:rsidRDefault="00CD7F4A" w:rsidP="00A96EE1">
      <w:pPr>
        <w:pStyle w:val="Titre1"/>
        <w:numPr>
          <w:ilvl w:val="0"/>
          <w:numId w:val="0"/>
        </w:numPr>
      </w:pPr>
      <w:bookmarkStart w:id="10" w:name="_q8qvg5l0hxaz" w:colFirst="0" w:colLast="0"/>
      <w:bookmarkStart w:id="11" w:name="_Toc139265593"/>
      <w:bookmarkEnd w:id="10"/>
      <w:r w:rsidRPr="001D3C70">
        <w:lastRenderedPageBreak/>
        <w:t>LIST OF TABLES</w:t>
      </w:r>
      <w:bookmarkEnd w:id="11"/>
    </w:p>
    <w:p w14:paraId="52A45E12" w14:textId="29899C92" w:rsidR="000468B6" w:rsidRDefault="00E31003">
      <w:pPr>
        <w:pStyle w:val="Tabledesillustrations"/>
        <w:tabs>
          <w:tab w:val="right" w:leader="dot" w:pos="9350"/>
        </w:tabs>
        <w:rPr>
          <w:rFonts w:asciiTheme="minorHAnsi" w:eastAsiaTheme="minorEastAsia" w:hAnsiTheme="minorHAnsi" w:cstheme="minorBidi"/>
          <w:noProof/>
          <w:kern w:val="2"/>
          <w:sz w:val="22"/>
          <w14:ligatures w14:val="standardContextual"/>
        </w:rPr>
      </w:pPr>
      <w:r w:rsidRPr="001D3C70">
        <w:fldChar w:fldCharType="begin"/>
      </w:r>
      <w:r w:rsidRPr="001D3C70">
        <w:instrText xml:space="preserve"> TOC \h \z \c "Tableau" </w:instrText>
      </w:r>
      <w:r w:rsidRPr="001D3C70">
        <w:fldChar w:fldCharType="separate"/>
      </w:r>
      <w:hyperlink w:anchor="_Toc139265536" w:history="1">
        <w:r w:rsidR="000468B6" w:rsidRPr="006E6A40">
          <w:rPr>
            <w:rStyle w:val="Lienhypertexte"/>
            <w:noProof/>
          </w:rPr>
          <w:t>Tableau 1 Flutter&amp; React Native: Avantages et inconvénients</w:t>
        </w:r>
        <w:r w:rsidR="000468B6">
          <w:rPr>
            <w:noProof/>
            <w:webHidden/>
          </w:rPr>
          <w:tab/>
        </w:r>
        <w:r w:rsidR="000468B6">
          <w:rPr>
            <w:noProof/>
            <w:webHidden/>
          </w:rPr>
          <w:fldChar w:fldCharType="begin"/>
        </w:r>
        <w:r w:rsidR="000468B6">
          <w:rPr>
            <w:noProof/>
            <w:webHidden/>
          </w:rPr>
          <w:instrText xml:space="preserve"> PAGEREF _Toc139265536 \h </w:instrText>
        </w:r>
        <w:r w:rsidR="000468B6">
          <w:rPr>
            <w:noProof/>
            <w:webHidden/>
          </w:rPr>
        </w:r>
        <w:r w:rsidR="000468B6">
          <w:rPr>
            <w:noProof/>
            <w:webHidden/>
          </w:rPr>
          <w:fldChar w:fldCharType="separate"/>
        </w:r>
        <w:r w:rsidR="000468B6">
          <w:rPr>
            <w:noProof/>
            <w:webHidden/>
          </w:rPr>
          <w:t>17</w:t>
        </w:r>
        <w:r w:rsidR="000468B6">
          <w:rPr>
            <w:noProof/>
            <w:webHidden/>
          </w:rPr>
          <w:fldChar w:fldCharType="end"/>
        </w:r>
      </w:hyperlink>
    </w:p>
    <w:p w14:paraId="06B9BB26" w14:textId="5B649A77" w:rsidR="000468B6" w:rsidRDefault="00000000">
      <w:pPr>
        <w:pStyle w:val="Tabledesillustrations"/>
        <w:tabs>
          <w:tab w:val="right" w:leader="dot" w:pos="9350"/>
        </w:tabs>
        <w:rPr>
          <w:rFonts w:asciiTheme="minorHAnsi" w:eastAsiaTheme="minorEastAsia" w:hAnsiTheme="minorHAnsi" w:cstheme="minorBidi"/>
          <w:noProof/>
          <w:kern w:val="2"/>
          <w:sz w:val="22"/>
          <w14:ligatures w14:val="standardContextual"/>
        </w:rPr>
      </w:pPr>
      <w:hyperlink w:anchor="_Toc139265537" w:history="1">
        <w:r w:rsidR="000468B6" w:rsidRPr="006E6A40">
          <w:rPr>
            <w:rStyle w:val="Lienhypertexte"/>
            <w:noProof/>
          </w:rPr>
          <w:t>Tableau 2 Avantages &amp; Limites de firebase</w:t>
        </w:r>
        <w:r w:rsidR="000468B6">
          <w:rPr>
            <w:noProof/>
            <w:webHidden/>
          </w:rPr>
          <w:tab/>
        </w:r>
        <w:r w:rsidR="000468B6">
          <w:rPr>
            <w:noProof/>
            <w:webHidden/>
          </w:rPr>
          <w:fldChar w:fldCharType="begin"/>
        </w:r>
        <w:r w:rsidR="000468B6">
          <w:rPr>
            <w:noProof/>
            <w:webHidden/>
          </w:rPr>
          <w:instrText xml:space="preserve"> PAGEREF _Toc139265537 \h </w:instrText>
        </w:r>
        <w:r w:rsidR="000468B6">
          <w:rPr>
            <w:noProof/>
            <w:webHidden/>
          </w:rPr>
        </w:r>
        <w:r w:rsidR="000468B6">
          <w:rPr>
            <w:noProof/>
            <w:webHidden/>
          </w:rPr>
          <w:fldChar w:fldCharType="separate"/>
        </w:r>
        <w:r w:rsidR="000468B6">
          <w:rPr>
            <w:noProof/>
            <w:webHidden/>
          </w:rPr>
          <w:t>18</w:t>
        </w:r>
        <w:r w:rsidR="000468B6">
          <w:rPr>
            <w:noProof/>
            <w:webHidden/>
          </w:rPr>
          <w:fldChar w:fldCharType="end"/>
        </w:r>
      </w:hyperlink>
    </w:p>
    <w:p w14:paraId="0817B817" w14:textId="1E4D55C8" w:rsidR="002A7000" w:rsidRPr="001D3C70" w:rsidRDefault="00E31003" w:rsidP="00E403D2">
      <w:r w:rsidRPr="001D3C70">
        <w:fldChar w:fldCharType="end"/>
      </w:r>
      <w:r w:rsidR="00CD7F4A" w:rsidRPr="001D3C70">
        <w:br w:type="page"/>
      </w:r>
    </w:p>
    <w:p w14:paraId="059124CA" w14:textId="77777777" w:rsidR="00355D50" w:rsidRPr="001D3C70" w:rsidRDefault="00CD7F4A" w:rsidP="00A96EE1">
      <w:pPr>
        <w:pStyle w:val="Titre1"/>
        <w:numPr>
          <w:ilvl w:val="0"/>
          <w:numId w:val="0"/>
        </w:numPr>
      </w:pPr>
      <w:bookmarkStart w:id="12" w:name="_q7nxhfvwvb77" w:colFirst="0" w:colLast="0"/>
      <w:bookmarkStart w:id="13" w:name="_Toc139265594"/>
      <w:bookmarkEnd w:id="12"/>
      <w:r w:rsidRPr="001D3C70">
        <w:lastRenderedPageBreak/>
        <w:t xml:space="preserve">LIST OF </w:t>
      </w:r>
      <w:proofErr w:type="gramStart"/>
      <w:r w:rsidRPr="001D3C70">
        <w:t>FIG</w:t>
      </w:r>
      <w:bookmarkEnd w:id="13"/>
      <w:proofErr w:type="gramEnd"/>
    </w:p>
    <w:p w14:paraId="3DDB1D51" w14:textId="77777777" w:rsidR="00CE7548" w:rsidRPr="001D3C70" w:rsidRDefault="00CE7548" w:rsidP="00CE7548">
      <w:pPr>
        <w:rPr>
          <w:lang w:val="en-US"/>
        </w:rPr>
      </w:pPr>
    </w:p>
    <w:p w14:paraId="44736FC9" w14:textId="7BD7A7F4" w:rsidR="000468B6" w:rsidRDefault="00604367">
      <w:pPr>
        <w:pStyle w:val="Tabledesillustrations"/>
        <w:tabs>
          <w:tab w:val="left" w:pos="2874"/>
          <w:tab w:val="right" w:leader="dot" w:pos="9350"/>
        </w:tabs>
        <w:rPr>
          <w:rFonts w:asciiTheme="minorHAnsi" w:eastAsiaTheme="minorEastAsia" w:hAnsiTheme="minorHAnsi" w:cstheme="minorBidi"/>
          <w:noProof/>
          <w:kern w:val="2"/>
          <w:sz w:val="22"/>
          <w14:ligatures w14:val="standardContextual"/>
        </w:rPr>
      </w:pPr>
      <w:r w:rsidRPr="001D3C70">
        <w:rPr>
          <w:lang w:val="en-US"/>
        </w:rPr>
        <w:fldChar w:fldCharType="begin"/>
      </w:r>
      <w:r w:rsidRPr="001D3C70">
        <w:rPr>
          <w:lang w:val="en-US"/>
        </w:rPr>
        <w:instrText xml:space="preserve"> TOC \h \z \c "Figure" </w:instrText>
      </w:r>
      <w:r w:rsidRPr="001D3C70">
        <w:rPr>
          <w:lang w:val="en-US"/>
        </w:rPr>
        <w:fldChar w:fldCharType="separate"/>
      </w:r>
      <w:hyperlink r:id="rId11" w:anchor="_Toc139265550" w:history="1">
        <w:r w:rsidR="000468B6" w:rsidRPr="008639E6">
          <w:rPr>
            <w:rStyle w:val="Lienhypertexte"/>
            <w:b/>
            <w:bCs/>
            <w:noProof/>
          </w:rPr>
          <w:t>Figure 1 : UCD process</w:t>
        </w:r>
        <w:r w:rsidR="000468B6">
          <w:rPr>
            <w:rFonts w:asciiTheme="minorHAnsi" w:eastAsiaTheme="minorEastAsia" w:hAnsiTheme="minorHAnsi" w:cstheme="minorBidi"/>
            <w:noProof/>
            <w:kern w:val="2"/>
            <w:sz w:val="22"/>
            <w14:ligatures w14:val="standardContextual"/>
          </w:rPr>
          <w:tab/>
        </w:r>
        <w:r w:rsidR="000468B6" w:rsidRPr="008639E6">
          <w:rPr>
            <w:rStyle w:val="Lienhypertexte"/>
            <w:b/>
            <w:bCs/>
            <w:noProof/>
          </w:rPr>
          <w:t xml:space="preserve">  </w:t>
        </w:r>
        <w:r w:rsidR="000468B6" w:rsidRPr="008639E6">
          <w:rPr>
            <w:rStyle w:val="Lienhypertexte"/>
            <w:noProof/>
          </w:rPr>
          <w:t>source :</w:t>
        </w:r>
        <w:r w:rsidR="000468B6">
          <w:rPr>
            <w:noProof/>
            <w:webHidden/>
          </w:rPr>
          <w:tab/>
        </w:r>
        <w:r w:rsidR="000468B6">
          <w:rPr>
            <w:noProof/>
            <w:webHidden/>
          </w:rPr>
          <w:fldChar w:fldCharType="begin"/>
        </w:r>
        <w:r w:rsidR="000468B6">
          <w:rPr>
            <w:noProof/>
            <w:webHidden/>
          </w:rPr>
          <w:instrText xml:space="preserve"> PAGEREF _Toc139265550 \h </w:instrText>
        </w:r>
        <w:r w:rsidR="000468B6">
          <w:rPr>
            <w:noProof/>
            <w:webHidden/>
          </w:rPr>
        </w:r>
        <w:r w:rsidR="000468B6">
          <w:rPr>
            <w:noProof/>
            <w:webHidden/>
          </w:rPr>
          <w:fldChar w:fldCharType="separate"/>
        </w:r>
        <w:r w:rsidR="000468B6">
          <w:rPr>
            <w:noProof/>
            <w:webHidden/>
          </w:rPr>
          <w:t>8</w:t>
        </w:r>
        <w:r w:rsidR="000468B6">
          <w:rPr>
            <w:noProof/>
            <w:webHidden/>
          </w:rPr>
          <w:fldChar w:fldCharType="end"/>
        </w:r>
      </w:hyperlink>
    </w:p>
    <w:p w14:paraId="1B9455C0" w14:textId="60655B27" w:rsidR="000468B6" w:rsidRDefault="00000000">
      <w:pPr>
        <w:pStyle w:val="Tabledesillustrations"/>
        <w:tabs>
          <w:tab w:val="left" w:pos="6809"/>
          <w:tab w:val="right" w:leader="dot" w:pos="9350"/>
        </w:tabs>
        <w:rPr>
          <w:rFonts w:asciiTheme="minorHAnsi" w:eastAsiaTheme="minorEastAsia" w:hAnsiTheme="minorHAnsi" w:cstheme="minorBidi"/>
          <w:noProof/>
          <w:kern w:val="2"/>
          <w:sz w:val="22"/>
          <w14:ligatures w14:val="standardContextual"/>
        </w:rPr>
      </w:pPr>
      <w:hyperlink r:id="rId12" w:anchor="_Toc139265551" w:history="1">
        <w:r w:rsidR="000468B6" w:rsidRPr="008639E6">
          <w:rPr>
            <w:rStyle w:val="Lienhypertexte"/>
            <w:noProof/>
          </w:rPr>
          <w:t xml:space="preserve">Figure 2     3-tier client-server architecture                                </w:t>
        </w:r>
        <w:r w:rsidR="000468B6">
          <w:rPr>
            <w:rFonts w:asciiTheme="minorHAnsi" w:eastAsiaTheme="minorEastAsia" w:hAnsiTheme="minorHAnsi" w:cstheme="minorBidi"/>
            <w:noProof/>
            <w:kern w:val="2"/>
            <w:sz w:val="22"/>
            <w14:ligatures w14:val="standardContextual"/>
          </w:rPr>
          <w:tab/>
        </w:r>
        <w:r w:rsidR="000468B6" w:rsidRPr="008639E6">
          <w:rPr>
            <w:rStyle w:val="Lienhypertexte"/>
            <w:noProof/>
          </w:rPr>
          <w:t>Source: researchgate.</w:t>
        </w:r>
        <w:r w:rsidR="000468B6">
          <w:rPr>
            <w:noProof/>
            <w:webHidden/>
          </w:rPr>
          <w:tab/>
        </w:r>
        <w:r w:rsidR="000468B6">
          <w:rPr>
            <w:noProof/>
            <w:webHidden/>
          </w:rPr>
          <w:fldChar w:fldCharType="begin"/>
        </w:r>
        <w:r w:rsidR="000468B6">
          <w:rPr>
            <w:noProof/>
            <w:webHidden/>
          </w:rPr>
          <w:instrText xml:space="preserve"> PAGEREF _Toc139265551 \h </w:instrText>
        </w:r>
        <w:r w:rsidR="000468B6">
          <w:rPr>
            <w:noProof/>
            <w:webHidden/>
          </w:rPr>
        </w:r>
        <w:r w:rsidR="000468B6">
          <w:rPr>
            <w:noProof/>
            <w:webHidden/>
          </w:rPr>
          <w:fldChar w:fldCharType="separate"/>
        </w:r>
        <w:r w:rsidR="000468B6">
          <w:rPr>
            <w:noProof/>
            <w:webHidden/>
          </w:rPr>
          <w:t>10</w:t>
        </w:r>
        <w:r w:rsidR="000468B6">
          <w:rPr>
            <w:noProof/>
            <w:webHidden/>
          </w:rPr>
          <w:fldChar w:fldCharType="end"/>
        </w:r>
      </w:hyperlink>
    </w:p>
    <w:p w14:paraId="24AA7786" w14:textId="046B5696" w:rsidR="000468B6" w:rsidRDefault="00000000">
      <w:pPr>
        <w:pStyle w:val="Tabledesillustrations"/>
        <w:tabs>
          <w:tab w:val="right" w:leader="dot" w:pos="9350"/>
        </w:tabs>
        <w:rPr>
          <w:rFonts w:asciiTheme="minorHAnsi" w:eastAsiaTheme="minorEastAsia" w:hAnsiTheme="minorHAnsi" w:cstheme="minorBidi"/>
          <w:noProof/>
          <w:kern w:val="2"/>
          <w:sz w:val="22"/>
          <w14:ligatures w14:val="standardContextual"/>
        </w:rPr>
      </w:pPr>
      <w:hyperlink r:id="rId13" w:anchor="_Toc139265552" w:history="1">
        <w:r w:rsidR="000468B6" w:rsidRPr="008639E6">
          <w:rPr>
            <w:rStyle w:val="Lienhypertexte"/>
            <w:noProof/>
          </w:rPr>
          <w:t>Figure 3 UML diagram structure</w:t>
        </w:r>
        <w:r w:rsidR="000468B6">
          <w:rPr>
            <w:noProof/>
            <w:webHidden/>
          </w:rPr>
          <w:tab/>
        </w:r>
        <w:r w:rsidR="000468B6">
          <w:rPr>
            <w:noProof/>
            <w:webHidden/>
          </w:rPr>
          <w:fldChar w:fldCharType="begin"/>
        </w:r>
        <w:r w:rsidR="000468B6">
          <w:rPr>
            <w:noProof/>
            <w:webHidden/>
          </w:rPr>
          <w:instrText xml:space="preserve"> PAGEREF _Toc139265552 \h </w:instrText>
        </w:r>
        <w:r w:rsidR="000468B6">
          <w:rPr>
            <w:noProof/>
            <w:webHidden/>
          </w:rPr>
        </w:r>
        <w:r w:rsidR="000468B6">
          <w:rPr>
            <w:noProof/>
            <w:webHidden/>
          </w:rPr>
          <w:fldChar w:fldCharType="separate"/>
        </w:r>
        <w:r w:rsidR="000468B6">
          <w:rPr>
            <w:noProof/>
            <w:webHidden/>
          </w:rPr>
          <w:t>13</w:t>
        </w:r>
        <w:r w:rsidR="000468B6">
          <w:rPr>
            <w:noProof/>
            <w:webHidden/>
          </w:rPr>
          <w:fldChar w:fldCharType="end"/>
        </w:r>
      </w:hyperlink>
    </w:p>
    <w:p w14:paraId="3AB8222D" w14:textId="21005993" w:rsidR="000468B6" w:rsidRDefault="00000000">
      <w:pPr>
        <w:pStyle w:val="Tabledesillustrations"/>
        <w:tabs>
          <w:tab w:val="right" w:leader="dot" w:pos="9350"/>
        </w:tabs>
        <w:rPr>
          <w:rFonts w:asciiTheme="minorHAnsi" w:eastAsiaTheme="minorEastAsia" w:hAnsiTheme="minorHAnsi" w:cstheme="minorBidi"/>
          <w:noProof/>
          <w:kern w:val="2"/>
          <w:sz w:val="22"/>
          <w14:ligatures w14:val="standardContextual"/>
        </w:rPr>
      </w:pPr>
      <w:hyperlink r:id="rId14" w:anchor="_Toc139265553" w:history="1">
        <w:r w:rsidR="000468B6" w:rsidRPr="008639E6">
          <w:rPr>
            <w:rStyle w:val="Lienhypertexte"/>
            <w:noProof/>
            <w:lang w:val="en-US"/>
          </w:rPr>
          <w:t>Figure 4: Cross-platform mobile frameworks used by software developers worldwide from 2019 to 2022</w:t>
        </w:r>
        <w:r w:rsidR="000468B6">
          <w:rPr>
            <w:noProof/>
            <w:webHidden/>
          </w:rPr>
          <w:tab/>
        </w:r>
        <w:r w:rsidR="000468B6">
          <w:rPr>
            <w:noProof/>
            <w:webHidden/>
          </w:rPr>
          <w:fldChar w:fldCharType="begin"/>
        </w:r>
        <w:r w:rsidR="000468B6">
          <w:rPr>
            <w:noProof/>
            <w:webHidden/>
          </w:rPr>
          <w:instrText xml:space="preserve"> PAGEREF _Toc139265553 \h </w:instrText>
        </w:r>
        <w:r w:rsidR="000468B6">
          <w:rPr>
            <w:noProof/>
            <w:webHidden/>
          </w:rPr>
        </w:r>
        <w:r w:rsidR="000468B6">
          <w:rPr>
            <w:noProof/>
            <w:webHidden/>
          </w:rPr>
          <w:fldChar w:fldCharType="separate"/>
        </w:r>
        <w:r w:rsidR="000468B6">
          <w:rPr>
            <w:noProof/>
            <w:webHidden/>
          </w:rPr>
          <w:t>15</w:t>
        </w:r>
        <w:r w:rsidR="000468B6">
          <w:rPr>
            <w:noProof/>
            <w:webHidden/>
          </w:rPr>
          <w:fldChar w:fldCharType="end"/>
        </w:r>
      </w:hyperlink>
    </w:p>
    <w:p w14:paraId="10FE0B9F" w14:textId="4503F1AA" w:rsidR="00CE7548" w:rsidRPr="001D3C70" w:rsidRDefault="00604367" w:rsidP="00CE7548">
      <w:pPr>
        <w:rPr>
          <w:lang w:val="en-US"/>
        </w:rPr>
        <w:sectPr w:rsidR="00CE7548" w:rsidRPr="001D3C70" w:rsidSect="00385F0A">
          <w:pgSz w:w="12240" w:h="15840" w:code="1"/>
          <w:pgMar w:top="1440" w:right="1440" w:bottom="1440" w:left="1440" w:header="720" w:footer="720" w:gutter="0"/>
          <w:pgNumType w:fmt="upperRoman" w:start="1"/>
          <w:cols w:space="720"/>
          <w:vAlign w:val="center"/>
        </w:sectPr>
      </w:pPr>
      <w:r w:rsidRPr="001D3C70">
        <w:rPr>
          <w:lang w:val="en-US"/>
        </w:rPr>
        <w:fldChar w:fldCharType="end"/>
      </w:r>
    </w:p>
    <w:p w14:paraId="7D108E40" w14:textId="77777777" w:rsidR="002A7000" w:rsidRPr="00F23C5C" w:rsidRDefault="00CD7F4A" w:rsidP="00A96EE1">
      <w:pPr>
        <w:pStyle w:val="Titre1"/>
        <w:numPr>
          <w:ilvl w:val="0"/>
          <w:numId w:val="0"/>
        </w:numPr>
        <w:rPr>
          <w:lang w:val="fr-FR"/>
        </w:rPr>
      </w:pPr>
      <w:bookmarkStart w:id="14" w:name="_5ruziqp9u5y9" w:colFirst="0" w:colLast="0"/>
      <w:bookmarkStart w:id="15" w:name="_Toc139265595"/>
      <w:bookmarkEnd w:id="14"/>
      <w:r w:rsidRPr="00F23C5C">
        <w:rPr>
          <w:lang w:val="fr-FR"/>
        </w:rPr>
        <w:lastRenderedPageBreak/>
        <w:t>Introduction</w:t>
      </w:r>
      <w:bookmarkEnd w:id="15"/>
    </w:p>
    <w:p w14:paraId="5F2F9274" w14:textId="77777777" w:rsidR="001E2105" w:rsidRDefault="001E2105" w:rsidP="001E2105">
      <w:r>
        <w:t>Les tontines sont des systèmes traditionnels de financement et d'épargne communautaires qui ont perduré à travers les générations. Dans le contexte actuel, où la technologie joue un rôle central dans notre quotidien, concevoir une application dédiée à la gestion de tontine offre de nombreux avantages pour les participants et les administrateurs.</w:t>
      </w:r>
    </w:p>
    <w:p w14:paraId="3F125CE8" w14:textId="77777777" w:rsidR="001E2105" w:rsidRDefault="001E2105" w:rsidP="001E2105">
      <w:r>
        <w:t>L'objectif de notre projet est de proposer une solution numérique qui facilite la gestion des tontines, en automatisant les processus manuels et en offrant une interface conviviale pour les utilisateurs. Cette application vise à simplifier les tâches liées à la collecte des cotisations, à la gestion des contributions et à la distribution équitable des fonds, tout en assurant la transparence et la sécurité des transactions.</w:t>
      </w:r>
    </w:p>
    <w:p w14:paraId="3E831848" w14:textId="77777777" w:rsidR="001E2105" w:rsidRDefault="001E2105" w:rsidP="001E2105">
      <w:r>
        <w:t>Dans le cadre de notre recherche, nous avons réalisé une revue de la littérature sur les tontines et les applications existantes dans ce domaine. Cette analyse nous a permis de comprendre les principes fondamentaux des tontines, ainsi que les fonctionnalités clés attendues dans une application de gestion de tontine. Nous avons également identifié les lacunes et les défis associés à la gestion traditionnelle des tontines, ce qui nous a motivés à proposer une solution innovante basée sur la technologie.</w:t>
      </w:r>
    </w:p>
    <w:p w14:paraId="4647607E" w14:textId="77777777" w:rsidR="001E2105" w:rsidRDefault="001E2105" w:rsidP="001E2105">
      <w:r>
        <w:t>Notre approche de conception se distingue par son orientation vers les besoins des participants de tontine, en mettant l'accent sur la convivialité et l'accessibilité de l'application. Nous avons également pris en compte les aspects de sécurité des données et de confidentialité des informations sensibles pour garantir la confiance des utilisateurs.</w:t>
      </w:r>
    </w:p>
    <w:p w14:paraId="3CDF0278" w14:textId="300E6C93" w:rsidR="00F8263B" w:rsidRDefault="00F8263B" w:rsidP="00F8263B">
      <w:r w:rsidRPr="0055199E">
        <w:rPr>
          <w:rFonts w:eastAsia="Times New Roman"/>
          <w:color w:val="000000"/>
        </w:rPr>
        <w:t>Dans cette étude, nous abordons deux aspects essentiels. Tout d'abord, nous examinons une partie théorique qui présente des informations générales sur l</w:t>
      </w:r>
      <w:r w:rsidR="00587CAE">
        <w:rPr>
          <w:rFonts w:eastAsia="Times New Roman"/>
          <w:color w:val="000000"/>
        </w:rPr>
        <w:t>a tontine</w:t>
      </w:r>
      <w:r w:rsidRPr="0055199E">
        <w:rPr>
          <w:rFonts w:eastAsia="Times New Roman"/>
          <w:color w:val="000000"/>
        </w:rPr>
        <w:t>, ainsi que les méthodologies et les approches conceptuelles utilisées pour ce projet</w:t>
      </w:r>
      <w:r w:rsidRPr="00F8263B">
        <w:rPr>
          <w:rFonts w:eastAsia="Times New Roman"/>
          <w:color w:val="000000"/>
        </w:rPr>
        <w:t xml:space="preserve"> </w:t>
      </w:r>
      <w:r w:rsidRPr="0055199E">
        <w:rPr>
          <w:rFonts w:eastAsia="Times New Roman"/>
          <w:color w:val="000000"/>
        </w:rPr>
        <w:t>Ensuite, nous nous concentrons sur la partie design et implémentation, où nous décrivons en détail le design adopté, la modélisation utilisée et l'approche de conception.</w:t>
      </w:r>
      <w:r>
        <w:rPr>
          <w:rFonts w:eastAsia="Times New Roman"/>
          <w:color w:val="000000"/>
        </w:rPr>
        <w:t xml:space="preserve"> </w:t>
      </w:r>
      <w:r w:rsidR="00587CAE">
        <w:t>De plus</w:t>
      </w:r>
      <w:r w:rsidR="00587CAE" w:rsidRPr="0055199E">
        <w:rPr>
          <w:rFonts w:eastAsia="Times New Roman"/>
          <w:color w:val="000000"/>
        </w:rPr>
        <w:t>, nous présentons les étapes d'implémentation et les résultats obtenus.</w:t>
      </w:r>
      <w:r w:rsidR="00587CAE">
        <w:rPr>
          <w:rFonts w:eastAsia="Times New Roman"/>
          <w:color w:val="000000"/>
        </w:rPr>
        <w:t xml:space="preserve"> </w:t>
      </w:r>
      <w:r w:rsidR="00587CAE" w:rsidRPr="0055199E">
        <w:rPr>
          <w:rFonts w:eastAsia="Times New Roman"/>
          <w:color w:val="000000"/>
        </w:rPr>
        <w:t>Enfin</w:t>
      </w:r>
      <w:r>
        <w:t>, nous discuterons des perspectives d'amélioration et des possibilités d'extension de l'application pour répondre aux besoins spécifiques des différentes communautés et contextes.</w:t>
      </w:r>
    </w:p>
    <w:p w14:paraId="526E7D13" w14:textId="77777777" w:rsidR="00F8263B" w:rsidRDefault="00F8263B" w:rsidP="00F8263B"/>
    <w:p w14:paraId="73C126AE" w14:textId="77777777" w:rsidR="00F8263B" w:rsidRDefault="00F8263B" w:rsidP="00F8263B">
      <w:r>
        <w:t>En conclusion, ce mémoire a pour objectif de présenter notre recherche sur la conception d'une application de gestion de tontine, offrant une alternative numérique aux systèmes traditionnels de tontine. Nous espérons que notre travail contribuera à faciliter les opérations de tontine, à renforcer la confiance des participants et à promouvoir l'inclusion financière au sein des communautés.</w:t>
      </w:r>
    </w:p>
    <w:p w14:paraId="0736B838" w14:textId="45BCDC15" w:rsidR="00560DD3" w:rsidRPr="001D3C70" w:rsidRDefault="00E43CAC" w:rsidP="00B00627">
      <w:pPr>
        <w:rPr>
          <w:rFonts w:eastAsia="Times New Roman"/>
          <w:color w:val="000000"/>
        </w:rPr>
      </w:pPr>
      <w:r w:rsidRPr="001D3C70">
        <w:rPr>
          <w:rFonts w:eastAsia="Times New Roman"/>
          <w:szCs w:val="24"/>
        </w:rPr>
        <w:br w:type="page"/>
      </w:r>
    </w:p>
    <w:p w14:paraId="5945FC68" w14:textId="77777777" w:rsidR="00560DD3" w:rsidRPr="001D3C70" w:rsidRDefault="00560DD3" w:rsidP="00A96EE1">
      <w:pPr>
        <w:pStyle w:val="Titre1"/>
        <w:numPr>
          <w:ilvl w:val="0"/>
          <w:numId w:val="0"/>
        </w:numPr>
      </w:pPr>
      <w:bookmarkStart w:id="16" w:name="_Toc139265596"/>
      <w:r w:rsidRPr="001D3C70">
        <w:lastRenderedPageBreak/>
        <w:t>Part I: Theoretical studies</w:t>
      </w:r>
      <w:bookmarkEnd w:id="16"/>
    </w:p>
    <w:p w14:paraId="6CF1073B" w14:textId="490D0F83" w:rsidR="00560DD3" w:rsidRPr="001D3C70" w:rsidRDefault="00560DD3" w:rsidP="007F3841">
      <w:pPr>
        <w:pStyle w:val="Titre1"/>
        <w:numPr>
          <w:ilvl w:val="0"/>
          <w:numId w:val="0"/>
        </w:numPr>
        <w:ind w:left="432"/>
      </w:pPr>
      <w:bookmarkStart w:id="17" w:name="_Toc139265597"/>
      <w:r w:rsidRPr="001D3C70">
        <w:t>Chap 1: General</w:t>
      </w:r>
      <w:r w:rsidR="0060433D" w:rsidRPr="001D3C70">
        <w:t xml:space="preserve"> </w:t>
      </w:r>
      <w:r w:rsidRPr="001D3C70">
        <w:t>information</w:t>
      </w:r>
      <w:r w:rsidR="0060433D" w:rsidRPr="001D3C70">
        <w:t xml:space="preserve"> on</w:t>
      </w:r>
      <w:r w:rsidRPr="001D3C70">
        <w:t xml:space="preserve"> </w:t>
      </w:r>
      <w:bookmarkEnd w:id="17"/>
      <w:r w:rsidR="00CC1EC8">
        <w:t>tontine</w:t>
      </w:r>
    </w:p>
    <w:p w14:paraId="75AF6063" w14:textId="5F55EB19" w:rsidR="00560DD3" w:rsidRPr="001D3C70" w:rsidRDefault="00560DD3" w:rsidP="007F3841">
      <w:pPr>
        <w:pStyle w:val="Titre2"/>
        <w:numPr>
          <w:ilvl w:val="0"/>
          <w:numId w:val="0"/>
        </w:numPr>
        <w:ind w:left="576"/>
      </w:pPr>
      <w:bookmarkStart w:id="18" w:name="_Toc139265598"/>
      <w:r w:rsidRPr="00F656BF">
        <w:t>Introduction</w:t>
      </w:r>
      <w:bookmarkEnd w:id="18"/>
    </w:p>
    <w:p w14:paraId="64119CD7" w14:textId="415C87D7" w:rsidR="00560DD3" w:rsidRPr="001D3C70" w:rsidRDefault="00587CAE" w:rsidP="0050435C">
      <w:r w:rsidRPr="00587CAE">
        <w:t>La tontine est une méthode de collecte et de gestion de fonds communautaires qui repose sur la participation régulière des membres et le partage des fonds accumulés. Cette section du chapitre vise à fournir une présentation claire et concise des principes et du fonctionnement de la tontine.</w:t>
      </w:r>
      <w:r>
        <w:t xml:space="preserve"> </w:t>
      </w:r>
      <w:r w:rsidR="00140EA4">
        <w:t xml:space="preserve">Ces informations décrivent entre autres : le contexte, la problématique, les objectifs et se termine par le concept de </w:t>
      </w:r>
      <w:r w:rsidR="00EE4D8F">
        <w:t>la tontine</w:t>
      </w:r>
    </w:p>
    <w:p w14:paraId="12BACD15" w14:textId="30FE0E6D" w:rsidR="00560DD3" w:rsidRPr="001D3C70" w:rsidRDefault="00560DD3" w:rsidP="00E752B7">
      <w:pPr>
        <w:pStyle w:val="Titre1"/>
        <w:numPr>
          <w:ilvl w:val="0"/>
          <w:numId w:val="17"/>
        </w:numPr>
      </w:pPr>
      <w:bookmarkStart w:id="19" w:name="_Toc139265599"/>
      <w:proofErr w:type="spellStart"/>
      <w:r w:rsidRPr="008966D0">
        <w:t>Contexte</w:t>
      </w:r>
      <w:proofErr w:type="spellEnd"/>
      <w:r w:rsidR="0060433D" w:rsidRPr="001D3C70">
        <w:t xml:space="preserve">, </w:t>
      </w:r>
      <w:proofErr w:type="spellStart"/>
      <w:r w:rsidR="0060433D" w:rsidRPr="001D3C70">
        <w:t>problématique</w:t>
      </w:r>
      <w:proofErr w:type="spellEnd"/>
      <w:r w:rsidRPr="001D3C70">
        <w:t xml:space="preserve"> et </w:t>
      </w:r>
      <w:proofErr w:type="spellStart"/>
      <w:r w:rsidRPr="001D3C70">
        <w:t>objectifs</w:t>
      </w:r>
      <w:bookmarkEnd w:id="19"/>
      <w:proofErr w:type="spellEnd"/>
    </w:p>
    <w:p w14:paraId="235A6477" w14:textId="037D58FB" w:rsidR="00560DD3" w:rsidRPr="001D3C70" w:rsidRDefault="00560DD3" w:rsidP="00354CE6">
      <w:pPr>
        <w:pStyle w:val="Titre2"/>
      </w:pPr>
      <w:bookmarkStart w:id="20" w:name="_Toc139265600"/>
      <w:r w:rsidRPr="00DB0645">
        <w:t>Contexte</w:t>
      </w:r>
      <w:r w:rsidR="00571A73" w:rsidRPr="001D3C70">
        <w:t xml:space="preserve"> </w:t>
      </w:r>
      <w:bookmarkEnd w:id="20"/>
    </w:p>
    <w:p w14:paraId="5E6051CC" w14:textId="13AF8CA3" w:rsidR="00163D23" w:rsidRPr="00163D23" w:rsidRDefault="00163D23" w:rsidP="00163D23">
      <w:bookmarkStart w:id="21" w:name="_Toc139265601"/>
      <w:r w:rsidRPr="00163D23">
        <w:t>La tontine est une forme ancienne et répandue de coopération financière et sociale qui existe dans de nombreuses régions du monde. Elle repose sur un système de collecte de cotisations régulières de la part d'un groupe de personnes, avec la promesse qu'à tour de rôle, chaque membre recevra une somme d'argent prédéfinie. Les tontines sont souvent utilisées pour financer des projets individuels, faire face à des dépenses imprévues ou épargner pour des besoins futurs.</w:t>
      </w:r>
    </w:p>
    <w:p w14:paraId="302EEFBA" w14:textId="37130155" w:rsidR="00163D23" w:rsidRDefault="00163D23" w:rsidP="00163D23">
      <w:r w:rsidRPr="00163D23">
        <w:t>Historiquement, les tontines ont été gérées de manière informelle, reposant sur la confiance mutuelle des participants et des processus manuels pour la collecte et la distribution des fonds. Cependant, ces approches traditionnelles peuvent présenter des défis majeurs en termes d'efficacité, de transparence et de sécurité.</w:t>
      </w:r>
    </w:p>
    <w:p w14:paraId="6F26E781" w14:textId="3EA9D104" w:rsidR="00163D23" w:rsidRDefault="00163D23" w:rsidP="00163D23">
      <w:pPr>
        <w:pStyle w:val="Titre3"/>
      </w:pPr>
      <w:r>
        <w:t>Problématique</w:t>
      </w:r>
    </w:p>
    <w:p w14:paraId="2F571914" w14:textId="2F8A1597" w:rsidR="00163D23" w:rsidRDefault="00163D23" w:rsidP="00163D23">
      <w:r>
        <w:t>La problématique de la tontine réside dans les difficultés inhérentes à sa gestion manuelle et informelle. Les processus manuels de collecte des cotisations peuvent être sujets à des erreurs, à des retards et à des oublis. De plus, la répartition des fonds peut soulever des questions de transparence et de confiance, et les litiges peuvent survenir en cas de désaccord ou de déséquilibre dans les paiements.</w:t>
      </w:r>
    </w:p>
    <w:p w14:paraId="3B69E005" w14:textId="77777777" w:rsidR="00163D23" w:rsidRDefault="00163D23" w:rsidP="00163D23">
      <w:r>
        <w:t>En outre, les tontines traditionnelles peuvent être limitées en termes de fonctionnalités et de possibilités d'évolution. Les participants peuvent avoir des besoins spécifiques, tels que la gestion de plusieurs tontines, des options d'épargne ou des mécanismes de planification financière, qui ne sont pas toujours pris en compte dans les approches traditionnelles.</w:t>
      </w:r>
    </w:p>
    <w:p w14:paraId="67C3EBCB" w14:textId="77777777" w:rsidR="00163D23" w:rsidRDefault="00163D23" w:rsidP="00163D23"/>
    <w:p w14:paraId="597A1402" w14:textId="5F6B1BD8" w:rsidR="00163D23" w:rsidRDefault="00163D23" w:rsidP="00163D23">
      <w:r>
        <w:t>Face à ces défis, la conception d'une application de gestion de tontine offre une solution moderne et innovante. Elle vise à automatiser et à simplifier les processus de collecte, de suivi et de distribution des fonds, tout en renforçant la transparence, la sécurité et la convivialité de l'expérience des participants.</w:t>
      </w:r>
    </w:p>
    <w:p w14:paraId="13C46E15" w14:textId="3B5E665F" w:rsidR="00163D23" w:rsidRPr="00163D23" w:rsidRDefault="00163D23" w:rsidP="00163D23">
      <w:r>
        <w:t>La problématique qui se pose est donc de concevoir une application de gestion de tontine qui réponde aux besoins spécifiques des participants, tout en améliorant l'efficacité, la transparence et la sécurité des opérations. Cette application devra être adaptée aux réalités culturelles, sociales et économiques des tontines, tout en exploitant les avancées technologiques pour offrir une expérience utilisateur optimale.</w:t>
      </w:r>
    </w:p>
    <w:p w14:paraId="1811314F" w14:textId="635E48F0" w:rsidR="00560DD3" w:rsidRPr="001D3C70" w:rsidRDefault="00560DD3" w:rsidP="00354CE6">
      <w:pPr>
        <w:pStyle w:val="Titre2"/>
      </w:pPr>
      <w:r w:rsidRPr="001D3C70">
        <w:t>Objectifs</w:t>
      </w:r>
      <w:bookmarkEnd w:id="21"/>
    </w:p>
    <w:p w14:paraId="669D70AF" w14:textId="77777777" w:rsidR="00560DD3" w:rsidRPr="001D3C70" w:rsidRDefault="00560DD3" w:rsidP="00354CE6">
      <w:pPr>
        <w:pStyle w:val="Titre3"/>
      </w:pPr>
      <w:bookmarkStart w:id="22" w:name="_Toc139265602"/>
      <w:r w:rsidRPr="001D3C70">
        <w:t>Objectif général</w:t>
      </w:r>
      <w:bookmarkEnd w:id="22"/>
      <w:r w:rsidRPr="001D3C70">
        <w:t> </w:t>
      </w:r>
    </w:p>
    <w:p w14:paraId="40F8D7FB" w14:textId="51E7F515" w:rsidR="00560DD3" w:rsidRPr="001D3C70" w:rsidRDefault="00527CF6" w:rsidP="00843C51">
      <w:r w:rsidRPr="00527CF6">
        <w:t>L'objectif général de l'application de gestion de tontine mobile est de fournir aux participants une plateforme numérique conviviale et sécurisée pour la gestion efficace et transparente de leurs tontines. L'application vise à automatiser les processus de collecte des cotisations, de suivi des transactions et de répartition des fonds, tout en offrant des fonctionnalités supplémentaires telles que la consultation des soldes, des outils de planification financière et des notifications personnalisées. L'objectif est d'améliorer l'expérience des participants, de renforcer la confiance et la transparence au sein des tontines, et de faciliter la gestion administrative pour les responsables des groupes de tontine. En intégrant la technologie mobile dans la gestion des tontines, l'objectif est de moderniser cette pratique ancestrale et de favoriser une participation plus large et une utilisation plus efficace des ressources financières au sein des communautés</w:t>
      </w:r>
      <w:r w:rsidR="00560DD3" w:rsidRPr="001D3C70">
        <w:t>.</w:t>
      </w:r>
    </w:p>
    <w:p w14:paraId="258297A5" w14:textId="73C8E297" w:rsidR="00560DD3" w:rsidRDefault="00560DD3" w:rsidP="00354CE6">
      <w:pPr>
        <w:pStyle w:val="Titre3"/>
      </w:pPr>
      <w:bookmarkStart w:id="23" w:name="_Toc139265603"/>
      <w:r w:rsidRPr="001D3C70">
        <w:t>Objectifs spécifiques</w:t>
      </w:r>
      <w:bookmarkEnd w:id="23"/>
      <w:r w:rsidRPr="001D3C70">
        <w:t> </w:t>
      </w:r>
    </w:p>
    <w:p w14:paraId="7CA9B86F" w14:textId="245FB550" w:rsidR="00527CF6" w:rsidRPr="00527CF6" w:rsidRDefault="00527CF6" w:rsidP="00527CF6">
      <w:r w:rsidRPr="00527CF6">
        <w:t>L'objectif spécifique de l'application de gestion de tontine mobile est de :</w:t>
      </w:r>
    </w:p>
    <w:p w14:paraId="0E42A763" w14:textId="6B64CADD" w:rsidR="00560DD3" w:rsidRPr="001D3C70" w:rsidRDefault="00527CF6" w:rsidP="00E752B7">
      <w:pPr>
        <w:pStyle w:val="Paragraphedeliste"/>
        <w:numPr>
          <w:ilvl w:val="0"/>
          <w:numId w:val="1"/>
        </w:numPr>
      </w:pPr>
      <w:r w:rsidRPr="00527CF6">
        <w:t>Simplifier la collecte des cotisations : Permettre aux participants de contribuer facilement et de manière sécurisée aux tontines via l'application, en offrant des options de paiement flexibles et en automatisant les rappels de paiement.</w:t>
      </w:r>
      <w:r>
        <w:t xml:space="preserve"> </w:t>
      </w:r>
      <w:r w:rsidR="00560DD3" w:rsidRPr="001D3C70">
        <w:t>Concevoir une interface conviviale et intuitive pour l'application mobile de vote électronique, en prenant en compte les différentes contraintes et les préférences des utilisateurs.</w:t>
      </w:r>
    </w:p>
    <w:p w14:paraId="2E1C44ED" w14:textId="2933A0AD" w:rsidR="00560DD3" w:rsidRPr="001D3C70" w:rsidRDefault="00527CF6" w:rsidP="00E752B7">
      <w:pPr>
        <w:pStyle w:val="Paragraphedeliste"/>
        <w:numPr>
          <w:ilvl w:val="0"/>
          <w:numId w:val="1"/>
        </w:numPr>
      </w:pPr>
      <w:r w:rsidRPr="00527CF6">
        <w:t>Faciliter le suivi des transactions : Permettre aux participants de consulter en temps réel l'historique de leurs contributions, les montants reçus et les dates de paiement, offrant ainsi une transparence totale des transactions effectuées au sein de la tontine</w:t>
      </w:r>
      <w:r w:rsidR="00560DD3" w:rsidRPr="001D3C70">
        <w:t>.</w:t>
      </w:r>
    </w:p>
    <w:p w14:paraId="0E94D345" w14:textId="397C5616" w:rsidR="00527CF6" w:rsidRDefault="00527CF6" w:rsidP="00527CF6">
      <w:pPr>
        <w:pStyle w:val="Paragraphedeliste"/>
        <w:numPr>
          <w:ilvl w:val="0"/>
          <w:numId w:val="20"/>
        </w:numPr>
      </w:pPr>
      <w:r w:rsidRPr="00527CF6">
        <w:lastRenderedPageBreak/>
        <w:t>Automatiser la répartition des fonds : Mettre en place des mécanismes automatisés pour garantir une distribution équitable des fonds aux membres de la tontine conformément aux règles établies, réduisant ainsi les risques d'erreurs et de litiges.</w:t>
      </w:r>
    </w:p>
    <w:p w14:paraId="71FF61BB" w14:textId="14AC1B84" w:rsidR="00527CF6" w:rsidRDefault="00527CF6" w:rsidP="00527CF6">
      <w:pPr>
        <w:pStyle w:val="Paragraphedeliste"/>
        <w:numPr>
          <w:ilvl w:val="0"/>
          <w:numId w:val="20"/>
        </w:numPr>
      </w:pPr>
      <w:r w:rsidRPr="00527CF6">
        <w:t>Offrir des fonctionnalités de gestion avancées : Permettre aux administrateurs des tontines de gérer facilement les paramètres de la tontine, d'accéder à des rapports financiers détaillés, de gérer les membres et d'envoyer des notifications importantes à travers l'application.</w:t>
      </w:r>
    </w:p>
    <w:p w14:paraId="29A84A48" w14:textId="501CF08C" w:rsidR="00527CF6" w:rsidRDefault="00527CF6" w:rsidP="00527CF6">
      <w:pPr>
        <w:pStyle w:val="Paragraphedeliste"/>
        <w:numPr>
          <w:ilvl w:val="0"/>
          <w:numId w:val="20"/>
        </w:numPr>
      </w:pPr>
      <w:r w:rsidRPr="00527CF6">
        <w:t>Renforcer la sécurité des données : Mettre en place des mesures de sécurité robustes pour protéger les informations sensibles des participants, telles que les données financières et les informations personnelles, en utilisant des protocoles de chiffrement et des pratiques de sécurité de pointe.</w:t>
      </w:r>
    </w:p>
    <w:p w14:paraId="014514E3" w14:textId="2E43A2CA" w:rsidR="00527CF6" w:rsidRDefault="00527CF6" w:rsidP="00527CF6">
      <w:pPr>
        <w:pStyle w:val="Paragraphedeliste"/>
        <w:numPr>
          <w:ilvl w:val="0"/>
          <w:numId w:val="20"/>
        </w:numPr>
      </w:pPr>
      <w:r w:rsidRPr="00527CF6">
        <w:t>Améliorer l'expérience utilisateur : Concevoir une interface utilisateur conviviale et intuitive, offrant une navigation fluide et une expérience agréable pour les participants de la tontine, quel que soit leur niveau de compétence technologique.</w:t>
      </w:r>
    </w:p>
    <w:p w14:paraId="7683268A" w14:textId="3CA7DB4C" w:rsidR="00560DD3" w:rsidRPr="001D3C70" w:rsidRDefault="00560DD3" w:rsidP="00843C51">
      <w:pPr>
        <w:rPr>
          <w:szCs w:val="24"/>
        </w:rPr>
      </w:pPr>
      <w:r w:rsidRPr="001D3C70">
        <w:t>Ces objectifs spécifiques guideront notre travail de recherche et de développement afin d'atteindre l'objectif général.</w:t>
      </w:r>
    </w:p>
    <w:p w14:paraId="206A766B" w14:textId="01718E9F" w:rsidR="00560DD3" w:rsidRDefault="00154096" w:rsidP="007F3841">
      <w:pPr>
        <w:pStyle w:val="Titre1"/>
        <w:rPr>
          <w:lang w:val="fr-FR"/>
        </w:rPr>
      </w:pPr>
      <w:r w:rsidRPr="00154096">
        <w:rPr>
          <w:lang w:val="fr-FR"/>
        </w:rPr>
        <w:t xml:space="preserve">. Revue de littérature </w:t>
      </w:r>
      <w:r w:rsidR="00212058">
        <w:rPr>
          <w:lang w:val="fr-FR"/>
        </w:rPr>
        <w:t xml:space="preserve">sur la </w:t>
      </w:r>
      <w:r w:rsidRPr="00154096">
        <w:rPr>
          <w:lang w:val="fr-FR"/>
        </w:rPr>
        <w:t xml:space="preserve">tontine </w:t>
      </w:r>
    </w:p>
    <w:p w14:paraId="30230840" w14:textId="4CE4F589" w:rsidR="00212058" w:rsidRPr="00212058" w:rsidRDefault="005C0B94" w:rsidP="00212058">
      <w:r w:rsidRPr="005C0B94">
        <w:t>La présente étude de cas porte sur la tontine qui est une pratique courante en milieu rural et surtout urbain où le taux de monétarisation est relativement plus important. Ces structures apparaissent aujourd’hui indispensables eu égard à leur contribution dans la mobilisation de l'épargne et la distribution de crédit pour les couches à revenus modestes. Elles suscitent des espoirs réels dans une société où les structures financières modernes répondent encore imparfaitement aux besoins de la grande majorité de la population</w:t>
      </w:r>
      <w:r w:rsidR="00212058" w:rsidRPr="00212058">
        <w:t>.</w:t>
      </w:r>
      <w:r>
        <w:t>[1]</w:t>
      </w:r>
    </w:p>
    <w:p w14:paraId="7015C173" w14:textId="77777777" w:rsidR="007E004A" w:rsidRPr="007E004A" w:rsidRDefault="007E004A" w:rsidP="00E752B7">
      <w:pPr>
        <w:pStyle w:val="Paragraphedeliste"/>
        <w:keepNext/>
        <w:keepLines/>
        <w:numPr>
          <w:ilvl w:val="0"/>
          <w:numId w:val="2"/>
        </w:numPr>
        <w:spacing w:before="360"/>
        <w:contextualSpacing w:val="0"/>
        <w:outlineLvl w:val="1"/>
        <w:rPr>
          <w:vanish/>
          <w:sz w:val="32"/>
          <w:szCs w:val="32"/>
          <w:highlight w:val="yellow"/>
        </w:rPr>
      </w:pPr>
      <w:bookmarkStart w:id="24" w:name="_Toc139264621"/>
      <w:bookmarkStart w:id="25" w:name="_Toc139265605"/>
      <w:bookmarkEnd w:id="24"/>
      <w:bookmarkEnd w:id="25"/>
    </w:p>
    <w:p w14:paraId="5FD7B7F5" w14:textId="128FF035" w:rsidR="00913FEF" w:rsidRPr="001D3C70" w:rsidRDefault="005E25EF" w:rsidP="00354CE6">
      <w:pPr>
        <w:pStyle w:val="Titre2"/>
      </w:pPr>
      <w:bookmarkStart w:id="26" w:name="_Toc139265607"/>
      <w:r w:rsidRPr="001D3C70">
        <w:t>Etude de l’existant</w:t>
      </w:r>
      <w:bookmarkEnd w:id="26"/>
    </w:p>
    <w:p w14:paraId="2FABDA78" w14:textId="77777777" w:rsidR="00A94B12" w:rsidRDefault="00A94B12" w:rsidP="00A129B1">
      <w:r w:rsidRPr="00A94B12">
        <w:t>Au cours de la revue de la littérature, nous avons identifié plusieurs études et projets qui se sont intéressés à l'utilisation de la technologie pour améliorer la gestion des tontines. Parmi les principales applications de gestion de tontine existantes, certaines se distinguent par leurs fonctionnalités innovantes et leur adoption par les utilisateurs. Voici une synthèse des principales conclusions de notre revue de littérature :</w:t>
      </w:r>
    </w:p>
    <w:p w14:paraId="5A96126C" w14:textId="0B3CF30F" w:rsidR="00DB1B5F" w:rsidRDefault="006836FB" w:rsidP="0050435C">
      <w:r w:rsidRPr="006836FB">
        <w:rPr>
          <w:b/>
          <w:bCs/>
        </w:rPr>
        <w:t xml:space="preserve">Tontine Trust est </w:t>
      </w:r>
      <w:r w:rsidRPr="006836FB">
        <w:rPr>
          <w:bCs/>
        </w:rPr>
        <w:t>une fintech fondée sur le principe qu'après avoir travaillé et épargné pendant plusieurs décennies, vous devriez maintenant pouvoir vous détendre et profiter de votre retraite sans craindre de manquer d'argent dans les années à venir</w:t>
      </w:r>
      <w:r w:rsidR="00711A4C" w:rsidRPr="001D3C70">
        <w:t>.</w:t>
      </w:r>
      <w:r w:rsidR="00711A4C" w:rsidRPr="001D3C70">
        <w:fldChar w:fldCharType="begin"/>
      </w:r>
      <w:r w:rsidR="00711A4C">
        <w:instrText xml:space="preserve"> ADDIN ZOTERO_ITEM CSL_CITATION {"citationID":"KNwXroWw","properties":{"formattedCitation":"[4]","plainCitation":"[4]","noteIndex":0},"citationItems":[{"id":30,"uris":["http://zotero.org/users/11846691/items/Q2QGRPRK"],"itemData":{"id":30,"type":"webpage","title":"Build a Secure Online Election for Free | Election Runner","URL":"https://electionrunner.com/","accessed":{"date-parts":[["2023",6,17]]}}}],"schema":"https://github.com/citation-style-language/schema/raw/master/csl-citation.json"} </w:instrText>
      </w:r>
      <w:r w:rsidR="00711A4C" w:rsidRPr="001D3C70">
        <w:fldChar w:fldCharType="separate"/>
      </w:r>
      <w:r w:rsidR="00711A4C" w:rsidRPr="00437EBC">
        <w:rPr>
          <w:sz w:val="22"/>
        </w:rPr>
        <w:t>[</w:t>
      </w:r>
      <w:r w:rsidR="00A94B12">
        <w:rPr>
          <w:sz w:val="22"/>
        </w:rPr>
        <w:t>2</w:t>
      </w:r>
      <w:r w:rsidR="00711A4C" w:rsidRPr="00437EBC">
        <w:rPr>
          <w:sz w:val="22"/>
        </w:rPr>
        <w:t>]</w:t>
      </w:r>
      <w:r w:rsidR="00711A4C" w:rsidRPr="001D3C70">
        <w:fldChar w:fldCharType="end"/>
      </w:r>
      <w:r w:rsidR="00A129B1">
        <w:t xml:space="preserve"> </w:t>
      </w:r>
    </w:p>
    <w:p w14:paraId="48F1522B" w14:textId="5C978708" w:rsidR="00A94B12" w:rsidRPr="00A94B12" w:rsidRDefault="00A94B12" w:rsidP="00A94B12">
      <w:pPr>
        <w:pStyle w:val="NormalWeb"/>
        <w:shd w:val="clear" w:color="auto" w:fill="FFFFFF"/>
        <w:spacing w:before="120" w:beforeAutospacing="0" w:after="120" w:afterAutospacing="0"/>
        <w:rPr>
          <w:rFonts w:ascii="Arial" w:hAnsi="Arial" w:cs="Arial"/>
          <w:color w:val="202122"/>
        </w:rPr>
      </w:pPr>
      <w:r w:rsidRPr="00A94B12">
        <w:rPr>
          <w:rStyle w:val="mw-headline"/>
          <w:rFonts w:ascii="Arial" w:hAnsi="Arial" w:cs="Arial"/>
          <w:b/>
          <w:color w:val="000000"/>
        </w:rPr>
        <w:t>Tontine rotative</w:t>
      </w:r>
      <w:r>
        <w:rPr>
          <w:rStyle w:val="mw-headline"/>
          <w:rFonts w:ascii="Arial" w:hAnsi="Arial" w:cs="Arial"/>
          <w:color w:val="000000"/>
        </w:rPr>
        <w:t xml:space="preserve"> est un système ou</w:t>
      </w:r>
      <w:r>
        <w:rPr>
          <w:rStyle w:val="mw-headline"/>
        </w:rPr>
        <w:t xml:space="preserve"> </w:t>
      </w:r>
      <w:r>
        <w:rPr>
          <w:rFonts w:ascii="Arial" w:hAnsi="Arial" w:cs="Arial"/>
          <w:color w:val="202122"/>
          <w:sz w:val="21"/>
          <w:szCs w:val="21"/>
        </w:rPr>
        <w:t>les</w:t>
      </w:r>
      <w:r w:rsidRPr="00A94B12">
        <w:rPr>
          <w:rFonts w:ascii="Arial" w:hAnsi="Arial" w:cs="Arial"/>
          <w:color w:val="202122"/>
          <w:sz w:val="21"/>
          <w:szCs w:val="21"/>
        </w:rPr>
        <w:t xml:space="preserve"> participants d'une tontine s'engagent à verser une </w:t>
      </w:r>
      <w:r w:rsidRPr="00A94B12">
        <w:rPr>
          <w:rFonts w:ascii="Arial" w:hAnsi="Arial" w:cs="Arial"/>
          <w:color w:val="202122"/>
        </w:rPr>
        <w:t xml:space="preserve">somme prédéterminée à une fréquence donnée. Pour chaque tour de versement, un des </w:t>
      </w:r>
      <w:r w:rsidRPr="00A94B12">
        <w:rPr>
          <w:rFonts w:ascii="Arial" w:hAnsi="Arial" w:cs="Arial"/>
          <w:color w:val="202122"/>
        </w:rPr>
        <w:lastRenderedPageBreak/>
        <w:t>participants est désigné pour être le bénéficiaire des fonds des autres participants. Deux modes de désignation du bénéficiaire existent : soit il y a tirage au sort avant chaque versement, soit le tirage au sort est fait une seule fois au début du cycle et les participants bénéficient des versements en fonction du numéro qu'ils ont tiré au sort.</w:t>
      </w:r>
    </w:p>
    <w:p w14:paraId="6CEA1C5A" w14:textId="34F3DC52" w:rsidR="00A94B12" w:rsidRDefault="00A94B12" w:rsidP="00A94B12">
      <w:pPr>
        <w:shd w:val="clear" w:color="auto" w:fill="FFFFFF"/>
        <w:spacing w:line="240" w:lineRule="auto"/>
        <w:jc w:val="left"/>
        <w:rPr>
          <w:rFonts w:eastAsia="Times New Roman"/>
          <w:color w:val="202122"/>
          <w:szCs w:val="24"/>
        </w:rPr>
      </w:pPr>
      <w:r w:rsidRPr="00A94B12">
        <w:rPr>
          <w:rFonts w:eastAsia="Times New Roman"/>
          <w:color w:val="202122"/>
          <w:szCs w:val="24"/>
        </w:rPr>
        <w:t>Lorsque tous les participants ont été bénéficiaires des fonds une fois, le cycle de la tontine est terminé. À la fin du cycle (quand tous les participants ont déjà reçu les versements) un nouveau cycle est généralement entamé.</w:t>
      </w:r>
      <w:r w:rsidR="00293CD2" w:rsidRPr="00293CD2">
        <w:t xml:space="preserve"> </w:t>
      </w:r>
      <w:r w:rsidR="00293CD2" w:rsidRPr="001D3C70">
        <w:fldChar w:fldCharType="begin"/>
      </w:r>
      <w:r w:rsidR="00293CD2">
        <w:instrText xml:space="preserve"> ADDIN ZOTERO_ITEM CSL_CITATION {"citationID":"KNwXroWw","properties":{"formattedCitation":"[4]","plainCitation":"[4]","noteIndex":0},"citationItems":[{"id":30,"uris":["http://zotero.org/users/11846691/items/Q2QGRPRK"],"itemData":{"id":30,"type":"webpage","title":"Build a Secure Online Election for Free | Election Runner","URL":"https://electionrunner.com/","accessed":{"date-parts":[["2023",6,17]]}}}],"schema":"https://github.com/citation-style-language/schema/raw/master/csl-citation.json"} </w:instrText>
      </w:r>
      <w:r w:rsidR="00293CD2" w:rsidRPr="001D3C70">
        <w:fldChar w:fldCharType="separate"/>
      </w:r>
      <w:r w:rsidR="00293CD2" w:rsidRPr="00437EBC">
        <w:rPr>
          <w:sz w:val="22"/>
        </w:rPr>
        <w:t>[</w:t>
      </w:r>
      <w:r w:rsidR="00293CD2">
        <w:rPr>
          <w:sz w:val="22"/>
        </w:rPr>
        <w:t>3</w:t>
      </w:r>
      <w:r w:rsidR="00293CD2" w:rsidRPr="00437EBC">
        <w:rPr>
          <w:sz w:val="22"/>
        </w:rPr>
        <w:t>]</w:t>
      </w:r>
      <w:r w:rsidR="00293CD2" w:rsidRPr="001D3C70">
        <w:fldChar w:fldCharType="end"/>
      </w:r>
    </w:p>
    <w:p w14:paraId="26FFE338" w14:textId="7D13E351" w:rsidR="00A94B12" w:rsidRDefault="00A94B12" w:rsidP="00A94B12">
      <w:pPr>
        <w:shd w:val="clear" w:color="auto" w:fill="FFFFFF"/>
        <w:spacing w:line="240" w:lineRule="auto"/>
        <w:jc w:val="left"/>
        <w:rPr>
          <w:rFonts w:eastAsia="Times New Roman"/>
          <w:color w:val="202122"/>
          <w:szCs w:val="24"/>
        </w:rPr>
      </w:pPr>
      <w:r w:rsidRPr="00A94B12">
        <w:rPr>
          <w:rFonts w:eastAsia="Times New Roman"/>
          <w:b/>
          <w:color w:val="202122"/>
          <w:szCs w:val="24"/>
        </w:rPr>
        <w:t>Tontine à accumulation</w:t>
      </w:r>
      <w:r>
        <w:rPr>
          <w:rFonts w:eastAsia="Times New Roman"/>
          <w:b/>
          <w:color w:val="202122"/>
          <w:szCs w:val="24"/>
        </w:rPr>
        <w:t xml:space="preserve"> </w:t>
      </w:r>
      <w:r w:rsidR="00AC7798" w:rsidRPr="00AC7798">
        <w:rPr>
          <w:rFonts w:eastAsia="Times New Roman"/>
          <w:color w:val="202122"/>
          <w:szCs w:val="24"/>
        </w:rPr>
        <w:t>Dans une tontine à accumulation, les cotisations ne sont pas redistribuées à un des membres mais accumulées dans la caisse de la tontine. Les fonds ainsi collectés appartiennent à la tontine jusqu'à ce que les membres décident d'effectuer un partage, c'est-à-dire de redistribuer tout l'argent accumulé aux membres, au prorata de ce qu'ils ont cotisé.</w:t>
      </w:r>
      <w:r w:rsidR="00293CD2" w:rsidRPr="00293CD2">
        <w:t xml:space="preserve"> </w:t>
      </w:r>
      <w:r w:rsidR="00293CD2" w:rsidRPr="001D3C70">
        <w:fldChar w:fldCharType="begin"/>
      </w:r>
      <w:r w:rsidR="00293CD2">
        <w:instrText xml:space="preserve"> ADDIN ZOTERO_ITEM CSL_CITATION {"citationID":"KNwXroWw","properties":{"formattedCitation":"[4]","plainCitation":"[4]","noteIndex":0},"citationItems":[{"id":30,"uris":["http://zotero.org/users/11846691/items/Q2QGRPRK"],"itemData":{"id":30,"type":"webpage","title":"Build a Secure Online Election for Free | Election Runner","URL":"https://electionrunner.com/","accessed":{"date-parts":[["2023",6,17]]}}}],"schema":"https://github.com/citation-style-language/schema/raw/master/csl-citation.json"} </w:instrText>
      </w:r>
      <w:r w:rsidR="00293CD2" w:rsidRPr="001D3C70">
        <w:fldChar w:fldCharType="separate"/>
      </w:r>
      <w:r w:rsidR="00293CD2" w:rsidRPr="00437EBC">
        <w:rPr>
          <w:sz w:val="22"/>
        </w:rPr>
        <w:t>[</w:t>
      </w:r>
      <w:r w:rsidR="00293CD2">
        <w:rPr>
          <w:sz w:val="22"/>
        </w:rPr>
        <w:t>3</w:t>
      </w:r>
      <w:r w:rsidR="00293CD2" w:rsidRPr="00437EBC">
        <w:rPr>
          <w:sz w:val="22"/>
        </w:rPr>
        <w:t>]</w:t>
      </w:r>
      <w:r w:rsidR="00293CD2" w:rsidRPr="001D3C70">
        <w:fldChar w:fldCharType="end"/>
      </w:r>
    </w:p>
    <w:p w14:paraId="74075CD9" w14:textId="77777777" w:rsidR="00AC7798" w:rsidRPr="00A94B12" w:rsidRDefault="00AC7798" w:rsidP="00A94B12">
      <w:pPr>
        <w:shd w:val="clear" w:color="auto" w:fill="FFFFFF"/>
        <w:spacing w:line="240" w:lineRule="auto"/>
        <w:jc w:val="left"/>
        <w:rPr>
          <w:rFonts w:eastAsia="Times New Roman"/>
          <w:b/>
          <w:color w:val="202122"/>
          <w:szCs w:val="24"/>
        </w:rPr>
      </w:pPr>
    </w:p>
    <w:p w14:paraId="63CCB8B7" w14:textId="23258B34" w:rsidR="00A94B12" w:rsidRPr="00A94B12" w:rsidRDefault="00A94B12" w:rsidP="00A94B12">
      <w:pPr>
        <w:pStyle w:val="Titre4"/>
        <w:rPr>
          <w:b w:val="0"/>
        </w:rPr>
      </w:pPr>
    </w:p>
    <w:p w14:paraId="3C453AE6" w14:textId="77777777" w:rsidR="00A94B12" w:rsidRPr="001D3C70" w:rsidRDefault="00A94B12" w:rsidP="0050435C"/>
    <w:p w14:paraId="639D520B" w14:textId="00065298" w:rsidR="00FE3F4C" w:rsidRDefault="003C7B34" w:rsidP="00354CE6">
      <w:pPr>
        <w:pStyle w:val="Titre2"/>
      </w:pPr>
      <w:bookmarkStart w:id="27" w:name="_Toc139265608"/>
      <w:r>
        <w:t>Les défis</w:t>
      </w:r>
      <w:r w:rsidR="00FE3F4C" w:rsidRPr="001D3C70">
        <w:t xml:space="preserve"> </w:t>
      </w:r>
      <w:r>
        <w:t>lié</w:t>
      </w:r>
      <w:bookmarkEnd w:id="27"/>
      <w:r w:rsidR="00D22C5D">
        <w:t>s à la tontine</w:t>
      </w:r>
    </w:p>
    <w:p w14:paraId="0D9B4A8B" w14:textId="6878F340" w:rsidR="00D22C5D" w:rsidRPr="00D22C5D" w:rsidRDefault="00D22C5D" w:rsidP="00D22C5D">
      <w:r w:rsidRPr="00D22C5D">
        <w:t>La tontine peut présenter plusieurs défis, tant du point de vue de la gestion que de l'expérience des participants. Voici quelques défis courants liés à la tontine :</w:t>
      </w:r>
    </w:p>
    <w:p w14:paraId="49E6C009" w14:textId="30CAB96B" w:rsidR="00374656" w:rsidRPr="001D3C70" w:rsidRDefault="00D22C5D" w:rsidP="00E752B7">
      <w:pPr>
        <w:pStyle w:val="Paragraphedeliste"/>
        <w:numPr>
          <w:ilvl w:val="0"/>
          <w:numId w:val="7"/>
        </w:numPr>
      </w:pPr>
      <w:r w:rsidRPr="00D22C5D">
        <w:rPr>
          <w:b/>
        </w:rPr>
        <w:t>Collecte des cotisations :</w:t>
      </w:r>
      <w:r w:rsidRPr="00D22C5D">
        <w:t xml:space="preserve"> L'un des défis majeurs dans une tontine est la collecte régulière des cotisations auprès des participants. Il peut y avoir des retards de paiement, des oublis ou des difficultés à récupérer les contributions, ce qui peut affecter le bon fonctionnement de la tontine</w:t>
      </w:r>
      <w:r w:rsidR="00374656" w:rsidRPr="001D3C70">
        <w:t>.</w:t>
      </w:r>
    </w:p>
    <w:p w14:paraId="3461F6B5" w14:textId="545E3A99" w:rsidR="00374656" w:rsidRDefault="00D22C5D" w:rsidP="00E752B7">
      <w:pPr>
        <w:pStyle w:val="Paragraphedeliste"/>
        <w:numPr>
          <w:ilvl w:val="0"/>
          <w:numId w:val="7"/>
        </w:numPr>
      </w:pPr>
      <w:r w:rsidRPr="00D22C5D">
        <w:rPr>
          <w:b/>
        </w:rPr>
        <w:t>Transparence et confiance :</w:t>
      </w:r>
      <w:r w:rsidRPr="00D22C5D">
        <w:t xml:space="preserve"> La tontine repose sur la confiance mutuelle entre les participants. Cependant, il peut y avoir des préoccupations quant à la transparence des transactions, à l'équité de la répartition des fonds ou aux soupçons de comportements frauduleux. La préservation de la confiance au sein du groupe de tontine est essentielle pour assurer son bon fonctionnement</w:t>
      </w:r>
      <w:r w:rsidR="00374656" w:rsidRPr="001D3C70">
        <w:t>.</w:t>
      </w:r>
    </w:p>
    <w:p w14:paraId="3DFAEDBA" w14:textId="53E86071" w:rsidR="00D22C5D" w:rsidRDefault="00D22C5D" w:rsidP="00E752B7">
      <w:pPr>
        <w:pStyle w:val="Paragraphedeliste"/>
        <w:numPr>
          <w:ilvl w:val="0"/>
          <w:numId w:val="7"/>
        </w:numPr>
      </w:pPr>
      <w:r w:rsidRPr="00D22C5D">
        <w:rPr>
          <w:b/>
        </w:rPr>
        <w:t>Gestion des litiges :</w:t>
      </w:r>
      <w:r w:rsidRPr="00D22C5D">
        <w:t xml:space="preserve"> En cas de désaccord sur la répartition des fonds, les dates de paiement ou d'autres aspects de la tontine, des litiges peuvent survenir entre les participants. La gestion de ces litiges peut être complexe et nécessiter des discussions et des négociations pour parvenir à un consensus</w:t>
      </w:r>
      <w:r>
        <w:t>.</w:t>
      </w:r>
    </w:p>
    <w:p w14:paraId="14C8ADC3" w14:textId="26B821EF" w:rsidR="00D22C5D" w:rsidRDefault="00D22C5D" w:rsidP="00E752B7">
      <w:pPr>
        <w:pStyle w:val="Paragraphedeliste"/>
        <w:numPr>
          <w:ilvl w:val="0"/>
          <w:numId w:val="7"/>
        </w:numPr>
      </w:pPr>
      <w:r w:rsidRPr="00D22C5D">
        <w:rPr>
          <w:b/>
        </w:rPr>
        <w:t>Gestion administrative :</w:t>
      </w:r>
      <w:r w:rsidRPr="00D22C5D">
        <w:t xml:space="preserve"> La gestion manuelle des tontines peut être chronophage et sujette à des erreurs. Le suivi des cotisations, le calcul des montants à verser à chaque membre et la tenue des registres peuvent devenir fastidieux, surtout lorsque la tontine compte un grand nombre de participants.</w:t>
      </w:r>
    </w:p>
    <w:p w14:paraId="00FA9A1B" w14:textId="0EF9228A" w:rsidR="00D22C5D" w:rsidRDefault="00D22C5D" w:rsidP="00E752B7">
      <w:pPr>
        <w:pStyle w:val="Paragraphedeliste"/>
        <w:numPr>
          <w:ilvl w:val="0"/>
          <w:numId w:val="7"/>
        </w:numPr>
      </w:pPr>
      <w:r w:rsidRPr="00D22C5D">
        <w:rPr>
          <w:b/>
        </w:rPr>
        <w:t>Sécurité des fonds et des informations</w:t>
      </w:r>
      <w:r w:rsidRPr="00D22C5D">
        <w:t xml:space="preserve"> : La sécurité des fonds et la protection des informations personnelles des participants sont des préoccupations </w:t>
      </w:r>
      <w:r w:rsidRPr="00D22C5D">
        <w:lastRenderedPageBreak/>
        <w:t>importantes. Les tontines traditionnelles peuvent être vulnérables aux vols, aux pertes ou aux abus, ce qui souligne l'importance d'adopter des mesures de sécurité appropriées.</w:t>
      </w:r>
    </w:p>
    <w:p w14:paraId="06AECDBF" w14:textId="7503DDD8" w:rsidR="00D22C5D" w:rsidRPr="001D3C70" w:rsidRDefault="00D22C5D" w:rsidP="00E752B7">
      <w:pPr>
        <w:pStyle w:val="Paragraphedeliste"/>
        <w:numPr>
          <w:ilvl w:val="0"/>
          <w:numId w:val="7"/>
        </w:numPr>
      </w:pPr>
      <w:r w:rsidRPr="00D22C5D">
        <w:rPr>
          <w:b/>
        </w:rPr>
        <w:t>Accès à l'inclusion financière</w:t>
      </w:r>
      <w:r w:rsidRPr="00D22C5D">
        <w:t xml:space="preserve"> : Dans certaines régions, l'accès à des services financiers formels peut être limité, et les tontines jouent alors un rôle essentiel pour les individus et les communautés. Cependant, il peut exister des obstacles pour les populations marginalisées ou les groupes défavorisés qui souhaitent participer à une tontine.</w:t>
      </w:r>
    </w:p>
    <w:p w14:paraId="17B7652B" w14:textId="4DD0A045" w:rsidR="00DB1B5F" w:rsidRPr="001D3C70" w:rsidRDefault="00DB1B5F" w:rsidP="002D08D2">
      <w:pPr>
        <w:pStyle w:val="Titre2"/>
        <w:numPr>
          <w:ilvl w:val="0"/>
          <w:numId w:val="0"/>
        </w:numPr>
        <w:ind w:left="576"/>
      </w:pPr>
      <w:bookmarkStart w:id="28" w:name="_Toc139265609"/>
      <w:r w:rsidRPr="001D3C70">
        <w:t>Conclusion</w:t>
      </w:r>
      <w:bookmarkEnd w:id="28"/>
      <w:r w:rsidRPr="001D3C70">
        <w:t xml:space="preserve"> </w:t>
      </w:r>
    </w:p>
    <w:p w14:paraId="1236F4AC" w14:textId="77777777" w:rsidR="00293CD2" w:rsidRDefault="00293CD2" w:rsidP="007F3841">
      <w:pPr>
        <w:pStyle w:val="Titre1"/>
        <w:numPr>
          <w:ilvl w:val="0"/>
          <w:numId w:val="0"/>
        </w:numPr>
        <w:ind w:left="432"/>
        <w:rPr>
          <w:b w:val="0"/>
          <w:bCs w:val="0"/>
          <w:color w:val="auto"/>
          <w:sz w:val="24"/>
          <w:szCs w:val="22"/>
          <w:lang w:val="fr-FR"/>
        </w:rPr>
      </w:pPr>
      <w:bookmarkStart w:id="29" w:name="_Toc139265610"/>
      <w:r w:rsidRPr="00293CD2">
        <w:rPr>
          <w:b w:val="0"/>
          <w:bCs w:val="0"/>
          <w:color w:val="auto"/>
          <w:sz w:val="24"/>
          <w:szCs w:val="22"/>
          <w:lang w:val="fr-FR"/>
        </w:rPr>
        <w:t xml:space="preserve">La conception d'une application de gestion de tontine peut contribuer à relever certains de ces défis en automatisant les processus de collecte des cotisations, en améliorant la transparence des transactions, en facilitant la communication entre les participants et en renforçant la sécurité des fonds et des informations. Cependant, il est essentiel de prendre en compte ces défis lors de la conception et du développement de l'application afin de garantir une solution adaptée aux besoins des participants de la tontine. </w:t>
      </w:r>
    </w:p>
    <w:p w14:paraId="64E279CD" w14:textId="64830A81" w:rsidR="00913FEF" w:rsidRPr="00F23C5C" w:rsidRDefault="00DF0B88" w:rsidP="007F3841">
      <w:pPr>
        <w:pStyle w:val="Titre1"/>
        <w:numPr>
          <w:ilvl w:val="0"/>
          <w:numId w:val="0"/>
        </w:numPr>
        <w:ind w:left="432"/>
        <w:rPr>
          <w:lang w:val="fr-FR"/>
        </w:rPr>
      </w:pPr>
      <w:proofErr w:type="spellStart"/>
      <w:r w:rsidRPr="00F23C5C">
        <w:rPr>
          <w:lang w:val="fr-FR"/>
        </w:rPr>
        <w:t>Chap</w:t>
      </w:r>
      <w:proofErr w:type="spellEnd"/>
      <w:r w:rsidRPr="00F23C5C">
        <w:rPr>
          <w:lang w:val="fr-FR"/>
        </w:rPr>
        <w:t xml:space="preserve"> 2: </w:t>
      </w:r>
      <w:proofErr w:type="spellStart"/>
      <w:r w:rsidRPr="00F23C5C">
        <w:rPr>
          <w:lang w:val="fr-FR"/>
        </w:rPr>
        <w:t>Methodologie</w:t>
      </w:r>
      <w:proofErr w:type="spellEnd"/>
      <w:r w:rsidRPr="00F23C5C">
        <w:rPr>
          <w:lang w:val="fr-FR"/>
        </w:rPr>
        <w:t xml:space="preserve"> and </w:t>
      </w:r>
      <w:proofErr w:type="spellStart"/>
      <w:r w:rsidRPr="00F23C5C">
        <w:rPr>
          <w:lang w:val="fr-FR"/>
        </w:rPr>
        <w:t>conceptual</w:t>
      </w:r>
      <w:proofErr w:type="spellEnd"/>
      <w:r w:rsidRPr="00F23C5C">
        <w:rPr>
          <w:lang w:val="fr-FR"/>
        </w:rPr>
        <w:t xml:space="preserve"> </w:t>
      </w:r>
      <w:proofErr w:type="spellStart"/>
      <w:r w:rsidRPr="00F23C5C">
        <w:rPr>
          <w:lang w:val="fr-FR"/>
        </w:rPr>
        <w:t>approache</w:t>
      </w:r>
      <w:bookmarkEnd w:id="29"/>
      <w:proofErr w:type="spellEnd"/>
    </w:p>
    <w:p w14:paraId="5F679180" w14:textId="6A93A45A" w:rsidR="00DF0B88" w:rsidRPr="001D3C70" w:rsidRDefault="00DF0B88" w:rsidP="001E6A9D">
      <w:r w:rsidRPr="001D3C70">
        <w:t xml:space="preserve">Le deuxième chapitre de cette </w:t>
      </w:r>
      <w:r w:rsidR="000458AD">
        <w:t>première partie</w:t>
      </w:r>
      <w:r w:rsidRPr="001D3C70">
        <w:t xml:space="preserve"> se concentre sur l</w:t>
      </w:r>
      <w:r w:rsidR="009C77EF">
        <w:t>a</w:t>
      </w:r>
      <w:r w:rsidRPr="001D3C70">
        <w:t xml:space="preserve"> méthodologie et l</w:t>
      </w:r>
      <w:r w:rsidR="009C77EF">
        <w:t>’</w:t>
      </w:r>
      <w:r w:rsidRPr="001D3C70">
        <w:t>approche</w:t>
      </w:r>
      <w:r w:rsidR="009C77EF">
        <w:t xml:space="preserve"> </w:t>
      </w:r>
      <w:r w:rsidRPr="001D3C70">
        <w:t xml:space="preserve">conceptuelle utilisées pour concevoir et développer l'application mobile de </w:t>
      </w:r>
      <w:r w:rsidR="00293CD2">
        <w:t>gestion de tontine</w:t>
      </w:r>
      <w:r w:rsidR="00CA0204">
        <w:t>.</w:t>
      </w:r>
    </w:p>
    <w:p w14:paraId="2345C826" w14:textId="66A40581" w:rsidR="001E6A9D" w:rsidRPr="001D3C70" w:rsidRDefault="00DF0B88" w:rsidP="00E752B7">
      <w:pPr>
        <w:pStyle w:val="Titre1"/>
        <w:numPr>
          <w:ilvl w:val="0"/>
          <w:numId w:val="18"/>
        </w:numPr>
      </w:pPr>
      <w:bookmarkStart w:id="30" w:name="_Toc139265611"/>
      <w:proofErr w:type="spellStart"/>
      <w:r w:rsidRPr="008966D0">
        <w:t>Méthodologie</w:t>
      </w:r>
      <w:proofErr w:type="spellEnd"/>
      <w:r w:rsidRPr="001D3C70">
        <w:t xml:space="preserve"> de </w:t>
      </w:r>
      <w:r w:rsidR="004C6CC0">
        <w:t>conception</w:t>
      </w:r>
      <w:bookmarkEnd w:id="30"/>
    </w:p>
    <w:p w14:paraId="471C1BD1" w14:textId="6B0E0364" w:rsidR="001E6A9D" w:rsidRPr="001D3C70" w:rsidRDefault="006F2EAD" w:rsidP="00354CE6">
      <w:pPr>
        <w:pStyle w:val="Titre2"/>
      </w:pPr>
      <w:bookmarkStart w:id="31" w:name="_Toc139265612"/>
      <w:r w:rsidRPr="0000603C">
        <w:t>Introduction</w:t>
      </w:r>
      <w:r w:rsidRPr="001D3C70">
        <w:t xml:space="preserve"> à la méthodologie de conception centrée sur l'utilisateur</w:t>
      </w:r>
      <w:r w:rsidR="007F02A8" w:rsidRPr="001D3C70">
        <w:t xml:space="preserve"> </w:t>
      </w:r>
      <w:r w:rsidR="00482272" w:rsidRPr="001D3C70">
        <w:t>(</w:t>
      </w:r>
      <w:r w:rsidR="007F02A8" w:rsidRPr="001D3C70">
        <w:t>CCU)</w:t>
      </w:r>
      <w:bookmarkEnd w:id="31"/>
    </w:p>
    <w:p w14:paraId="66E84958" w14:textId="6E5F47A6" w:rsidR="00A742B4" w:rsidRPr="001D3C70" w:rsidRDefault="00583613" w:rsidP="008900F3">
      <w:r w:rsidRPr="001D3C70">
        <w:t>Le terme "conception centrée sur l'utilisateur" a été inventé pour la première fois par le théoricien de la conception Donald Norman, et la pratique a commencé à évoluer vers la fin des années 1980.</w:t>
      </w:r>
      <w:r w:rsidR="00697BBB" w:rsidRPr="001D3C70">
        <w:t xml:space="preserve"> </w:t>
      </w:r>
      <w:r w:rsidRPr="001D3C70">
        <w:t>La CCU définit les phases du cycle de vie de la conception ou du développement sur la base d'une compréhension approfondie de QUI utilisera le produit, de ses tâches et de son environnement</w:t>
      </w:r>
      <w:r w:rsidR="00A742B4" w:rsidRPr="001D3C70">
        <w:t xml:space="preserve"> comme l’indique la </w:t>
      </w:r>
      <w:r w:rsidR="00A742B4" w:rsidRPr="001D3C70">
        <w:rPr>
          <w:b/>
          <w:bCs/>
        </w:rPr>
        <w:t>figure1</w:t>
      </w:r>
      <w:r w:rsidR="00A742B4" w:rsidRPr="001D3C70">
        <w:t>.</w:t>
      </w:r>
      <w:r w:rsidR="00697BBB">
        <w:t xml:space="preserve"> </w:t>
      </w:r>
      <w:r w:rsidR="008900F3" w:rsidRPr="001D3C70">
        <w:t>La méthodologie de conception centrée sur l'utilisateur est une approche qui place les besoins et les attentes des utilisateurs au cœur du processus de conception d'une application.</w:t>
      </w:r>
      <w:r w:rsidR="00A742B4" w:rsidRPr="001D3C70">
        <w:t xml:space="preserve"> La CCU est le processus par lequel tout produit, tel que l'interface utilisateur (IU) d'un site web ou d'une </w:t>
      </w:r>
      <w:r w:rsidR="00A742B4" w:rsidRPr="001D3C70">
        <w:lastRenderedPageBreak/>
        <w:t>application, est conçu du point de vue de la manière dont il sera compris et utilisé par un utilisateur humain.</w:t>
      </w:r>
      <w:r w:rsidR="00A742B4" w:rsidRPr="001D3C70">
        <w:fldChar w:fldCharType="begin"/>
      </w:r>
      <w:r w:rsidR="00437EBC">
        <w:instrText xml:space="preserve"> ADDIN ZOTERO_ITEM CSL_CITATION {"citationID":"4EOkHIO5","properties":{"formattedCitation":"[7]","plainCitation":"[7]","noteIndex":0},"citationItems":[{"id":18,"uris":["http://zotero.org/users/11846691/items/5X4XVSA6"],"itemData":{"id":18,"type":"webpage","abstract":"Designing for users is a process of creating products that provide meaningful and contextual experiences","container-title":"Baianat","language":"en-US","title":"Design for users","URL":"https://www.baianat.com/books/ui-as-an-asset-for-ux/design-for-users","author":[{"family":"support@baianat.com","given":""}],"accessed":{"date-parts":[["2023",6,15]]}}}],"schema":"https://github.com/citation-style-language/schema/raw/master/csl-citation.json"} </w:instrText>
      </w:r>
      <w:r w:rsidR="00A742B4" w:rsidRPr="001D3C70">
        <w:fldChar w:fldCharType="separate"/>
      </w:r>
      <w:r w:rsidR="00437EBC" w:rsidRPr="00437EBC">
        <w:t>[</w:t>
      </w:r>
      <w:r w:rsidR="00293CD2">
        <w:t>4</w:t>
      </w:r>
      <w:r w:rsidR="00437EBC" w:rsidRPr="00437EBC">
        <w:t>]</w:t>
      </w:r>
      <w:r w:rsidR="00A742B4" w:rsidRPr="001D3C70">
        <w:fldChar w:fldCharType="end"/>
      </w:r>
      <w:r w:rsidR="008900F3" w:rsidRPr="001D3C70">
        <w:t xml:space="preserve"> </w:t>
      </w:r>
    </w:p>
    <w:p w14:paraId="1625BFDE" w14:textId="77777777" w:rsidR="00A742B4" w:rsidRPr="001D3C70" w:rsidRDefault="008900F3" w:rsidP="008900F3">
      <w:r w:rsidRPr="001D3C70">
        <w:t>Elle implique une compréhension approfondie des utilisateurs cibles, de leurs objectifs et de leur contexte d'utilisation.</w:t>
      </w:r>
    </w:p>
    <w:p w14:paraId="1BC1C6E3" w14:textId="014AD560" w:rsidR="00A742B4" w:rsidRPr="001D3C70" w:rsidRDefault="00A742B4" w:rsidP="008900F3">
      <w:r w:rsidRPr="001D3C70">
        <w:t>Plutôt que de forcer les utilisateurs à adapter leurs attitudes et leurs comportements pour utiliser un système, ce dernier devrait être conçu pour soutenir les croyances, les attitudes et les comportements existants des utilisateurs visés.</w:t>
      </w:r>
      <w:r w:rsidR="00293CD2" w:rsidRPr="00293CD2">
        <w:t xml:space="preserve"> </w:t>
      </w:r>
      <w:r w:rsidR="00293CD2" w:rsidRPr="001D3C70">
        <w:fldChar w:fldCharType="begin"/>
      </w:r>
      <w:r w:rsidR="00293CD2">
        <w:instrText xml:space="preserve"> ADDIN ZOTERO_ITEM CSL_CITATION {"citationID":"4EOkHIO5","properties":{"formattedCitation":"[7]","plainCitation":"[7]","noteIndex":0},"citationItems":[{"id":18,"uris":["http://zotero.org/users/11846691/items/5X4XVSA6"],"itemData":{"id":18,"type":"webpage","abstract":"Designing for users is a process of creating products that provide meaningful and contextual experiences","container-title":"Baianat","language":"en-US","title":"Design for users","URL":"https://www.baianat.com/books/ui-as-an-asset-for-ux/design-for-users","author":[{"family":"support@baianat.com","given":""}],"accessed":{"date-parts":[["2023",6,15]]}}}],"schema":"https://github.com/citation-style-language/schema/raw/master/csl-citation.json"} </w:instrText>
      </w:r>
      <w:r w:rsidR="00293CD2" w:rsidRPr="001D3C70">
        <w:fldChar w:fldCharType="separate"/>
      </w:r>
      <w:r w:rsidR="00293CD2" w:rsidRPr="00437EBC">
        <w:t>[</w:t>
      </w:r>
      <w:r w:rsidR="00293CD2">
        <w:t>4</w:t>
      </w:r>
      <w:r w:rsidR="00293CD2" w:rsidRPr="00437EBC">
        <w:t>]</w:t>
      </w:r>
      <w:r w:rsidR="00293CD2" w:rsidRPr="001D3C70">
        <w:fldChar w:fldCharType="end"/>
      </w:r>
    </w:p>
    <w:p w14:paraId="3ADD68EA" w14:textId="77777777" w:rsidR="007F02A8" w:rsidRPr="001D3C70" w:rsidRDefault="007F02A8" w:rsidP="008900F3"/>
    <w:p w14:paraId="5EB097D6" w14:textId="77777777" w:rsidR="007F02A8" w:rsidRPr="001D3C70" w:rsidRDefault="007F02A8" w:rsidP="008900F3"/>
    <w:p w14:paraId="0B043F6D" w14:textId="77777777" w:rsidR="007F02A8" w:rsidRPr="001D3C70" w:rsidRDefault="007F02A8" w:rsidP="008900F3"/>
    <w:p w14:paraId="2349C422" w14:textId="086286C0" w:rsidR="00A742B4" w:rsidRPr="001D3C70" w:rsidRDefault="00775729" w:rsidP="008900F3">
      <w:r w:rsidRPr="001D3C70">
        <w:rPr>
          <w:noProof/>
        </w:rPr>
        <w:drawing>
          <wp:anchor distT="0" distB="0" distL="114300" distR="114300" simplePos="0" relativeHeight="251642368" behindDoc="0" locked="0" layoutInCell="1" allowOverlap="1" wp14:anchorId="52574207" wp14:editId="4953F011">
            <wp:simplePos x="0" y="0"/>
            <wp:positionH relativeFrom="column">
              <wp:posOffset>371475</wp:posOffset>
            </wp:positionH>
            <wp:positionV relativeFrom="paragraph">
              <wp:posOffset>0</wp:posOffset>
            </wp:positionV>
            <wp:extent cx="4791075" cy="3472180"/>
            <wp:effectExtent l="0" t="0" r="9525" b="0"/>
            <wp:wrapTopAndBottom/>
            <wp:docPr id="10856361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636185" name="Picture 108563618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91075" cy="3472180"/>
                    </a:xfrm>
                    <a:prstGeom prst="rect">
                      <a:avLst/>
                    </a:prstGeom>
                  </pic:spPr>
                </pic:pic>
              </a:graphicData>
            </a:graphic>
          </wp:anchor>
        </w:drawing>
      </w:r>
      <w:r w:rsidR="002778AD">
        <w:rPr>
          <w:noProof/>
        </w:rPr>
        <mc:AlternateContent>
          <mc:Choice Requires="wps">
            <w:drawing>
              <wp:anchor distT="0" distB="0" distL="114300" distR="114300" simplePos="0" relativeHeight="251664896" behindDoc="0" locked="0" layoutInCell="1" allowOverlap="1" wp14:anchorId="71883A47" wp14:editId="231C1BC8">
                <wp:simplePos x="0" y="0"/>
                <wp:positionH relativeFrom="column">
                  <wp:posOffset>495300</wp:posOffset>
                </wp:positionH>
                <wp:positionV relativeFrom="paragraph">
                  <wp:posOffset>3529330</wp:posOffset>
                </wp:positionV>
                <wp:extent cx="4791075" cy="389890"/>
                <wp:effectExtent l="0" t="0" r="0" b="0"/>
                <wp:wrapTopAndBottom/>
                <wp:docPr id="4" name="Zone de texte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791075" cy="389890"/>
                        </a:xfrm>
                        <a:prstGeom prst="rect">
                          <a:avLst/>
                        </a:prstGeom>
                        <a:solidFill>
                          <a:prstClr val="white"/>
                        </a:solidFill>
                        <a:ln>
                          <a:noFill/>
                        </a:ln>
                      </wps:spPr>
                      <wps:txbx>
                        <w:txbxContent>
                          <w:p w14:paraId="03FFB721" w14:textId="1E878F97" w:rsidR="00E85D16" w:rsidRPr="00697BBB" w:rsidRDefault="00E85D16" w:rsidP="00305218">
                            <w:pPr>
                              <w:pStyle w:val="Lgende"/>
                              <w:jc w:val="center"/>
                              <w:rPr>
                                <w:noProof/>
                                <w:sz w:val="36"/>
                                <w:szCs w:val="24"/>
                              </w:rPr>
                            </w:pPr>
                            <w:bookmarkStart w:id="32" w:name="_Toc139265550"/>
                            <w:r w:rsidRPr="00305218">
                              <w:rPr>
                                <w:b/>
                                <w:bCs/>
                                <w:sz w:val="24"/>
                                <w:szCs w:val="24"/>
                              </w:rPr>
                              <w:t xml:space="preserve">Figure </w:t>
                            </w:r>
                            <w:r w:rsidRPr="00305218">
                              <w:rPr>
                                <w:b/>
                                <w:bCs/>
                                <w:sz w:val="24"/>
                                <w:szCs w:val="24"/>
                              </w:rPr>
                              <w:fldChar w:fldCharType="begin"/>
                            </w:r>
                            <w:r w:rsidRPr="00305218">
                              <w:rPr>
                                <w:b/>
                                <w:bCs/>
                                <w:sz w:val="24"/>
                                <w:szCs w:val="24"/>
                              </w:rPr>
                              <w:instrText xml:space="preserve"> SEQ Figure \* ARABIC </w:instrText>
                            </w:r>
                            <w:r w:rsidRPr="00305218">
                              <w:rPr>
                                <w:b/>
                                <w:bCs/>
                                <w:sz w:val="24"/>
                                <w:szCs w:val="24"/>
                              </w:rPr>
                              <w:fldChar w:fldCharType="separate"/>
                            </w:r>
                            <w:r>
                              <w:rPr>
                                <w:b/>
                                <w:bCs/>
                                <w:noProof/>
                                <w:sz w:val="24"/>
                                <w:szCs w:val="24"/>
                              </w:rPr>
                              <w:t>1</w:t>
                            </w:r>
                            <w:r w:rsidRPr="00305218">
                              <w:rPr>
                                <w:b/>
                                <w:bCs/>
                                <w:sz w:val="24"/>
                                <w:szCs w:val="24"/>
                              </w:rPr>
                              <w:fldChar w:fldCharType="end"/>
                            </w:r>
                            <w:r w:rsidRPr="00305218">
                              <w:rPr>
                                <w:b/>
                                <w:bCs/>
                                <w:sz w:val="24"/>
                                <w:szCs w:val="24"/>
                              </w:rPr>
                              <w:t xml:space="preserve"> : </w:t>
                            </w:r>
                            <w:r w:rsidRPr="00305218">
                              <w:rPr>
                                <w:b/>
                                <w:bCs/>
                                <w:noProof/>
                                <w:sz w:val="24"/>
                                <w:szCs w:val="24"/>
                              </w:rPr>
                              <w:t>UCD process</w:t>
                            </w:r>
                            <w:r>
                              <w:rPr>
                                <w:b/>
                                <w:bCs/>
                                <w:noProof/>
                                <w:sz w:val="36"/>
                                <w:szCs w:val="24"/>
                              </w:rPr>
                              <w:tab/>
                            </w:r>
                            <w:r>
                              <w:rPr>
                                <w:b/>
                                <w:bCs/>
                                <w:noProof/>
                                <w:sz w:val="36"/>
                                <w:szCs w:val="24"/>
                              </w:rPr>
                              <w:tab/>
                            </w:r>
                            <w:r>
                              <w:rPr>
                                <w:b/>
                                <w:bCs/>
                                <w:noProof/>
                                <w:sz w:val="36"/>
                                <w:szCs w:val="24"/>
                              </w:rPr>
                              <w:tab/>
                            </w:r>
                            <w:r w:rsidRPr="00697BBB">
                              <w:rPr>
                                <w:noProof/>
                                <w:sz w:val="36"/>
                                <w:szCs w:val="24"/>
                              </w:rPr>
                              <w:t>source :</w:t>
                            </w:r>
                            <w:bookmarkEnd w:id="32"/>
                            <w:r>
                              <w:rPr>
                                <w:b/>
                                <w:bCs/>
                                <w:noProof/>
                                <w:sz w:val="36"/>
                                <w:szCs w:val="24"/>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71883A47" id="_x0000_t202" coordsize="21600,21600" o:spt="202" path="m,l,21600r21600,l21600,xe">
                <v:stroke joinstyle="miter"/>
                <v:path gradientshapeok="t" o:connecttype="rect"/>
              </v:shapetype>
              <v:shape id="Zone de texte 4" o:spid="_x0000_s1034" type="#_x0000_t202" style="position:absolute;left:0;text-align:left;margin-left:39pt;margin-top:277.9pt;width:377.25pt;height:30.7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" stroked="f">
                <v:textbox style="mso-fit-shape-to-text:t" inset="0,0,0,0">
                  <w:txbxContent>
                    <w:p w14:paraId="03FFB721" w14:textId="1E878F97" w:rsidR="00E85D16" w:rsidRPr="00697BBB" w:rsidRDefault="00E85D16" w:rsidP="00305218">
                      <w:pPr>
                        <w:pStyle w:val="Lgende"/>
                        <w:jc w:val="center"/>
                        <w:rPr>
                          <w:noProof/>
                          <w:sz w:val="36"/>
                          <w:szCs w:val="24"/>
                        </w:rPr>
                      </w:pPr>
                      <w:bookmarkStart w:id="33" w:name="_Toc139265550"/>
                      <w:r w:rsidRPr="00305218">
                        <w:rPr>
                          <w:b/>
                          <w:bCs/>
                          <w:sz w:val="24"/>
                          <w:szCs w:val="24"/>
                        </w:rPr>
                        <w:t xml:space="preserve">Figure </w:t>
                      </w:r>
                      <w:r w:rsidRPr="00305218">
                        <w:rPr>
                          <w:b/>
                          <w:bCs/>
                          <w:sz w:val="24"/>
                          <w:szCs w:val="24"/>
                        </w:rPr>
                        <w:fldChar w:fldCharType="begin"/>
                      </w:r>
                      <w:r w:rsidRPr="00305218">
                        <w:rPr>
                          <w:b/>
                          <w:bCs/>
                          <w:sz w:val="24"/>
                          <w:szCs w:val="24"/>
                        </w:rPr>
                        <w:instrText xml:space="preserve"> SEQ Figure \* ARABIC </w:instrText>
                      </w:r>
                      <w:r w:rsidRPr="00305218">
                        <w:rPr>
                          <w:b/>
                          <w:bCs/>
                          <w:sz w:val="24"/>
                          <w:szCs w:val="24"/>
                        </w:rPr>
                        <w:fldChar w:fldCharType="separate"/>
                      </w:r>
                      <w:r>
                        <w:rPr>
                          <w:b/>
                          <w:bCs/>
                          <w:noProof/>
                          <w:sz w:val="24"/>
                          <w:szCs w:val="24"/>
                        </w:rPr>
                        <w:t>1</w:t>
                      </w:r>
                      <w:r w:rsidRPr="00305218">
                        <w:rPr>
                          <w:b/>
                          <w:bCs/>
                          <w:sz w:val="24"/>
                          <w:szCs w:val="24"/>
                        </w:rPr>
                        <w:fldChar w:fldCharType="end"/>
                      </w:r>
                      <w:r w:rsidRPr="00305218">
                        <w:rPr>
                          <w:b/>
                          <w:bCs/>
                          <w:sz w:val="24"/>
                          <w:szCs w:val="24"/>
                        </w:rPr>
                        <w:t xml:space="preserve"> : </w:t>
                      </w:r>
                      <w:r w:rsidRPr="00305218">
                        <w:rPr>
                          <w:b/>
                          <w:bCs/>
                          <w:noProof/>
                          <w:sz w:val="24"/>
                          <w:szCs w:val="24"/>
                        </w:rPr>
                        <w:t>UCD process</w:t>
                      </w:r>
                      <w:r>
                        <w:rPr>
                          <w:b/>
                          <w:bCs/>
                          <w:noProof/>
                          <w:sz w:val="36"/>
                          <w:szCs w:val="24"/>
                        </w:rPr>
                        <w:tab/>
                      </w:r>
                      <w:r>
                        <w:rPr>
                          <w:b/>
                          <w:bCs/>
                          <w:noProof/>
                          <w:sz w:val="36"/>
                          <w:szCs w:val="24"/>
                        </w:rPr>
                        <w:tab/>
                      </w:r>
                      <w:r>
                        <w:rPr>
                          <w:b/>
                          <w:bCs/>
                          <w:noProof/>
                          <w:sz w:val="36"/>
                          <w:szCs w:val="24"/>
                        </w:rPr>
                        <w:tab/>
                      </w:r>
                      <w:r w:rsidRPr="00697BBB">
                        <w:rPr>
                          <w:noProof/>
                          <w:sz w:val="36"/>
                          <w:szCs w:val="24"/>
                        </w:rPr>
                        <w:t>source :</w:t>
                      </w:r>
                      <w:bookmarkEnd w:id="33"/>
                      <w:r>
                        <w:rPr>
                          <w:b/>
                          <w:bCs/>
                          <w:noProof/>
                          <w:sz w:val="36"/>
                          <w:szCs w:val="24"/>
                        </w:rPr>
                        <w:t xml:space="preserve"> </w:t>
                      </w:r>
                    </w:p>
                  </w:txbxContent>
                </v:textbox>
                <w10:wrap type="topAndBottom"/>
              </v:shape>
            </w:pict>
          </mc:Fallback>
        </mc:AlternateContent>
      </w:r>
    </w:p>
    <w:p w14:paraId="109066A2" w14:textId="06BBDA44" w:rsidR="007F02A8" w:rsidRPr="001D3C70" w:rsidRDefault="007F02A8" w:rsidP="00354CE6">
      <w:pPr>
        <w:pStyle w:val="Titre2"/>
      </w:pPr>
      <w:bookmarkStart w:id="33" w:name="_Toc139265613"/>
      <w:r w:rsidRPr="001D3C70">
        <w:t>L’importance de la méthodologie CCU</w:t>
      </w:r>
      <w:bookmarkEnd w:id="33"/>
    </w:p>
    <w:p w14:paraId="7171DE7B" w14:textId="3C730200" w:rsidR="00802EBE" w:rsidRPr="001D3C70" w:rsidRDefault="00802EBE" w:rsidP="00802EBE">
      <w:r w:rsidRPr="001D3C70">
        <w:t>L'objectif de la CCU est de créer des produits qui présentent un degré élevé de convivialité pour l'utilisateur.</w:t>
      </w:r>
      <w:r w:rsidRPr="001D3C70">
        <w:fldChar w:fldCharType="begin"/>
      </w:r>
      <w:r w:rsidR="00437EBC">
        <w:instrText xml:space="preserve"> ADDIN ZOTERO_ITEM CSL_CITATION {"citationID":"dZCHJ3JY","properties":{"formattedCitation":"[7]","plainCitation":"[7]","noteIndex":0},"citationItems":[{"id":18,"uris":["http://zotero.org/users/11846691/items/5X4XVSA6"],"itemData":{"id":18,"type":"webpage","abstract":"Designing for users is a process of creating products that provide meaningful and contextual experiences","container-title":"Baianat","language":"en-US","title":"Design for users","URL":"https://www.baianat.com/books/ui-as-an-asset-for-ux/design-for-users","author":[{"family":"support@baianat.com","given":""}],"accessed":{"date-parts":[["2023",6,15]]}}}],"schema":"https://github.com/citation-style-language/schema/raw/master/csl-citation.json"} </w:instrText>
      </w:r>
      <w:r w:rsidRPr="001D3C70">
        <w:fldChar w:fldCharType="separate"/>
      </w:r>
      <w:r w:rsidR="00437EBC" w:rsidRPr="00437EBC">
        <w:t>[7]</w:t>
      </w:r>
      <w:r w:rsidRPr="001D3C70">
        <w:fldChar w:fldCharType="end"/>
      </w:r>
    </w:p>
    <w:p w14:paraId="6480599E" w14:textId="63CE5508" w:rsidR="00802EBE" w:rsidRPr="001D3C70" w:rsidRDefault="00802EBE" w:rsidP="00802EBE">
      <w:r w:rsidRPr="001D3C70">
        <w:t xml:space="preserve">En concevant avec une attention constante pour l'utilisateur. Les concepteurs ne sont plus libres de s'exprimer dans leur travail pour quelque raison que ce soit ; au contraire, </w:t>
      </w:r>
      <w:r w:rsidRPr="001D3C70">
        <w:lastRenderedPageBreak/>
        <w:t>ils sont obligés de se concentrer sur ce que l'utilisateur aimerait voir ou sur son comportement.</w:t>
      </w:r>
      <w:r w:rsidR="00293CD2" w:rsidRPr="00293CD2">
        <w:t xml:space="preserve"> </w:t>
      </w:r>
      <w:r w:rsidR="00293CD2" w:rsidRPr="001D3C70">
        <w:fldChar w:fldCharType="begin"/>
      </w:r>
      <w:r w:rsidR="00293CD2">
        <w:instrText xml:space="preserve"> ADDIN ZOTERO_ITEM CSL_CITATION {"citationID":"4EOkHIO5","properties":{"formattedCitation":"[7]","plainCitation":"[7]","noteIndex":0},"citationItems":[{"id":18,"uris":["http://zotero.org/users/11846691/items/5X4XVSA6"],"itemData":{"id":18,"type":"webpage","abstract":"Designing for users is a process of creating products that provide meaningful and contextual experiences","container-title":"Baianat","language":"en-US","title":"Design for users","URL":"https://www.baianat.com/books/ui-as-an-asset-for-ux/design-for-users","author":[{"family":"support@baianat.com","given":""}],"accessed":{"date-parts":[["2023",6,15]]}}}],"schema":"https://github.com/citation-style-language/schema/raw/master/csl-citation.json"} </w:instrText>
      </w:r>
      <w:r w:rsidR="00293CD2" w:rsidRPr="001D3C70">
        <w:fldChar w:fldCharType="separate"/>
      </w:r>
      <w:r w:rsidR="00293CD2" w:rsidRPr="00437EBC">
        <w:t>[</w:t>
      </w:r>
      <w:r w:rsidR="00293CD2">
        <w:t>4</w:t>
      </w:r>
      <w:r w:rsidR="00293CD2" w:rsidRPr="00437EBC">
        <w:t>]</w:t>
      </w:r>
      <w:r w:rsidR="00293CD2" w:rsidRPr="001D3C70">
        <w:fldChar w:fldCharType="end"/>
      </w:r>
    </w:p>
    <w:p w14:paraId="5944AD0C" w14:textId="22F9EC82" w:rsidR="00802EBE" w:rsidRPr="001D3C70" w:rsidRDefault="00802EBE" w:rsidP="00802EBE">
      <w:r w:rsidRPr="001D3C70">
        <w:t>En se concentrant sur les comportements et les objectifs de l'utilisateur, la conception sera plus facile à utiliser et plus accessible. Le résultat d'une conception basée sur la CCU est une expérience utilisateur réussie</w:t>
      </w:r>
      <w:r w:rsidR="00293CD2" w:rsidRPr="001D3C70">
        <w:fldChar w:fldCharType="begin"/>
      </w:r>
      <w:r w:rsidR="00293CD2">
        <w:instrText xml:space="preserve"> ADDIN ZOTERO_ITEM CSL_CITATION {"citationID":"4EOkHIO5","properties":{"formattedCitation":"[7]","plainCitation":"[7]","noteIndex":0},"citationItems":[{"id":18,"uris":["http://zotero.org/users/11846691/items/5X4XVSA6"],"itemData":{"id":18,"type":"webpage","abstract":"Designing for users is a process of creating products that provide meaningful and contextual experiences","container-title":"Baianat","language":"en-US","title":"Design for users","URL":"https://www.baianat.com/books/ui-as-an-asset-for-ux/design-for-users","author":[{"family":"support@baianat.com","given":""}],"accessed":{"date-parts":[["2023",6,15]]}}}],"schema":"https://github.com/citation-style-language/schema/raw/master/csl-citation.json"} </w:instrText>
      </w:r>
      <w:r w:rsidR="00293CD2" w:rsidRPr="001D3C70">
        <w:fldChar w:fldCharType="separate"/>
      </w:r>
      <w:r w:rsidR="00293CD2" w:rsidRPr="00437EBC">
        <w:t>[</w:t>
      </w:r>
      <w:r w:rsidR="00293CD2">
        <w:t>4</w:t>
      </w:r>
      <w:r w:rsidR="00293CD2" w:rsidRPr="00437EBC">
        <w:t>]</w:t>
      </w:r>
      <w:r w:rsidR="00293CD2" w:rsidRPr="001D3C70">
        <w:fldChar w:fldCharType="end"/>
      </w:r>
      <w:r w:rsidRPr="001D3C70">
        <w:t xml:space="preserve">. </w:t>
      </w:r>
    </w:p>
    <w:p w14:paraId="7DC639E8" w14:textId="1B6CB8D2" w:rsidR="008900F3" w:rsidRPr="001D3C70" w:rsidRDefault="008900F3" w:rsidP="008900F3">
      <w:r w:rsidRPr="001D3C70">
        <w:t xml:space="preserve">Dans le cadre de notre projet de développement de l'application mobile de </w:t>
      </w:r>
      <w:r w:rsidR="00293CD2">
        <w:t>gestion de tontine</w:t>
      </w:r>
      <w:r w:rsidRPr="001D3C70">
        <w:t xml:space="preserve">, cette méthodologie nous </w:t>
      </w:r>
      <w:r w:rsidR="00601572">
        <w:t>a permis</w:t>
      </w:r>
      <w:r w:rsidRPr="001D3C70">
        <w:t xml:space="preserve"> de créer une expérience utilisateur optimale en répondant aux besoins spécifiques des étudiants.</w:t>
      </w:r>
    </w:p>
    <w:p w14:paraId="42BD6132" w14:textId="37073B0B" w:rsidR="001E6A9D" w:rsidRPr="001D3C70" w:rsidRDefault="001E6A9D" w:rsidP="00354CE6">
      <w:pPr>
        <w:pStyle w:val="Titre2"/>
      </w:pPr>
      <w:bookmarkStart w:id="34" w:name="_Toc139265614"/>
      <w:r w:rsidRPr="001D3C70">
        <w:t>Planification du projet</w:t>
      </w:r>
      <w:r w:rsidR="00841BF1" w:rsidRPr="001D3C70">
        <w:t xml:space="preserve"> avec la méthode CCU</w:t>
      </w:r>
      <w:bookmarkEnd w:id="34"/>
    </w:p>
    <w:p w14:paraId="76468557" w14:textId="08E4FC14" w:rsidR="001E6A9D" w:rsidRPr="001D3C70" w:rsidRDefault="00960C5B" w:rsidP="00960C5B">
      <w:r w:rsidRPr="001D3C70">
        <w:t xml:space="preserve">La méthodologie CCU comprends </w:t>
      </w:r>
      <w:r w:rsidR="009B49A0" w:rsidRPr="001D3C70">
        <w:t>4</w:t>
      </w:r>
      <w:r w:rsidRPr="001D3C70">
        <w:t xml:space="preserve"> étapes </w:t>
      </w:r>
      <w:r w:rsidR="002A4959" w:rsidRPr="001D3C70">
        <w:t>clés</w:t>
      </w:r>
      <w:r w:rsidR="008F4C10" w:rsidRPr="001D3C70">
        <w:t xml:space="preserve"> dans le développement d’un projet informatique</w:t>
      </w:r>
      <w:r w:rsidR="00697BBB">
        <w:t>.</w:t>
      </w:r>
      <w:r w:rsidR="002A4959" w:rsidRPr="001D3C70">
        <w:t xml:space="preserve"> </w:t>
      </w:r>
    </w:p>
    <w:p w14:paraId="0A765411" w14:textId="1C199028" w:rsidR="001E6A9D" w:rsidRPr="001D3C70" w:rsidRDefault="001E6A9D" w:rsidP="007F3841">
      <w:pPr>
        <w:pStyle w:val="Titre3"/>
      </w:pPr>
      <w:bookmarkStart w:id="35" w:name="_Toc139265615"/>
      <w:r w:rsidRPr="007F3841">
        <w:t>Collecte</w:t>
      </w:r>
      <w:r w:rsidRPr="001D3C70">
        <w:t xml:space="preserve"> des </w:t>
      </w:r>
      <w:r w:rsidR="00293CD2">
        <w:t>avis</w:t>
      </w:r>
      <w:r w:rsidR="00960C5B" w:rsidRPr="001D3C70">
        <w:t xml:space="preserve"> des utilisateurs</w:t>
      </w:r>
      <w:bookmarkEnd w:id="35"/>
    </w:p>
    <w:p w14:paraId="6E16355B" w14:textId="21A86F0F" w:rsidR="00DF0B88" w:rsidRDefault="006C1B73" w:rsidP="00960C5B">
      <w:r>
        <w:rPr>
          <w:noProof/>
        </w:rPr>
        <mc:AlternateContent>
          <mc:Choice Requires="wps">
            <w:drawing>
              <wp:anchor distT="0" distB="0" distL="114300" distR="114300" simplePos="0" relativeHeight="251920896" behindDoc="1" locked="0" layoutInCell="1" allowOverlap="1" wp14:anchorId="19F03765" wp14:editId="6E622AF1">
                <wp:simplePos x="0" y="0"/>
                <wp:positionH relativeFrom="column">
                  <wp:posOffset>15240</wp:posOffset>
                </wp:positionH>
                <wp:positionV relativeFrom="paragraph">
                  <wp:posOffset>851535</wp:posOffset>
                </wp:positionV>
                <wp:extent cx="5562600" cy="4777740"/>
                <wp:effectExtent l="0" t="0" r="19050" b="22860"/>
                <wp:wrapNone/>
                <wp:docPr id="15" name="Zone de texte 15"/>
                <wp:cNvGraphicFramePr/>
                <a:graphic xmlns:a="http://schemas.openxmlformats.org/drawingml/2006/main">
                  <a:graphicData uri="http://schemas.microsoft.com/office/word/2010/wordprocessingShape">
                    <wps:wsp>
                      <wps:cNvSpPr txBox="1"/>
                      <wps:spPr>
                        <a:xfrm>
                          <a:off x="0" y="0"/>
                          <a:ext cx="5562600" cy="4777740"/>
                        </a:xfrm>
                        <a:prstGeom prst="rect">
                          <a:avLst/>
                        </a:prstGeom>
                        <a:solidFill>
                          <a:schemeClr val="lt1"/>
                        </a:solidFill>
                        <a:ln w="6350">
                          <a:solidFill>
                            <a:prstClr val="black"/>
                          </a:solidFill>
                        </a:ln>
                      </wps:spPr>
                      <wps:txbx>
                        <w:txbxContent>
                          <w:p w14:paraId="32D307C8" w14:textId="4C6AF1B2" w:rsidR="006C1B73" w:rsidRDefault="006C1B73">
                            <w:r>
                              <w:rPr>
                                <w:noProof/>
                              </w:rPr>
                              <w:drawing>
                                <wp:inline distT="0" distB="0" distL="0" distR="0" wp14:anchorId="3DC7153A" wp14:editId="1D833129">
                                  <wp:extent cx="5417820" cy="4602480"/>
                                  <wp:effectExtent l="0" t="0" r="0" b="762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apture1.PNG"/>
                                          <pic:cNvPicPr/>
                                        </pic:nvPicPr>
                                        <pic:blipFill>
                                          <a:blip r:embed="rId16">
                                            <a:extLst>
                                              <a:ext uri="{28A0092B-C50C-407E-A947-70E740481C1C}">
                                                <a14:useLocalDpi xmlns:a14="http://schemas.microsoft.com/office/drawing/2010/main" val="0"/>
                                              </a:ext>
                                            </a:extLst>
                                          </a:blip>
                                          <a:stretch>
                                            <a:fillRect/>
                                          </a:stretch>
                                        </pic:blipFill>
                                        <pic:spPr>
                                          <a:xfrm>
                                            <a:off x="0" y="0"/>
                                            <a:ext cx="5417820" cy="460248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F03765" id="Zone de texte 15" o:spid="_x0000_s1035" type="#_x0000_t202" style="position:absolute;left:0;text-align:left;margin-left:1.2pt;margin-top:67.05pt;width:438pt;height:376.2pt;z-index:-25139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" fillcolor="white [3201]" strokeweight=".5pt">
                <v:textbox>
                  <w:txbxContent>
                    <w:p w14:paraId="32D307C8" w14:textId="4C6AF1B2" w:rsidR="006C1B73" w:rsidRDefault="006C1B73">
                      <w:r>
                        <w:rPr>
                          <w:noProof/>
                        </w:rPr>
                        <w:drawing>
                          <wp:inline distT="0" distB="0" distL="0" distR="0" wp14:anchorId="3DC7153A" wp14:editId="1D833129">
                            <wp:extent cx="5417820" cy="4602480"/>
                            <wp:effectExtent l="0" t="0" r="0" b="762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apture1.PNG"/>
                                    <pic:cNvPicPr/>
                                  </pic:nvPicPr>
                                  <pic:blipFill>
                                    <a:blip r:embed="rId17">
                                      <a:extLst>
                                        <a:ext uri="{28A0092B-C50C-407E-A947-70E740481C1C}">
                                          <a14:useLocalDpi xmlns:a14="http://schemas.microsoft.com/office/drawing/2010/main" val="0"/>
                                        </a:ext>
                                      </a:extLst>
                                    </a:blip>
                                    <a:stretch>
                                      <a:fillRect/>
                                    </a:stretch>
                                  </pic:blipFill>
                                  <pic:spPr>
                                    <a:xfrm>
                                      <a:off x="0" y="0"/>
                                      <a:ext cx="5417820" cy="4602480"/>
                                    </a:xfrm>
                                    <a:prstGeom prst="rect">
                                      <a:avLst/>
                                    </a:prstGeom>
                                  </pic:spPr>
                                </pic:pic>
                              </a:graphicData>
                            </a:graphic>
                          </wp:inline>
                        </w:drawing>
                      </w:r>
                    </w:p>
                  </w:txbxContent>
                </v:textbox>
              </v:shape>
            </w:pict>
          </mc:Fallback>
        </mc:AlternateContent>
      </w:r>
      <w:r w:rsidR="00960C5B" w:rsidRPr="001D3C70">
        <w:t xml:space="preserve">La première étape de notre méthodologie de conception centrée sur l'utilisateur consiste à collecter les </w:t>
      </w:r>
      <w:r w:rsidR="00293CD2">
        <w:t>avis</w:t>
      </w:r>
      <w:r w:rsidR="00960C5B" w:rsidRPr="001D3C70">
        <w:t xml:space="preserve"> des utilisateurs</w:t>
      </w:r>
      <w:r w:rsidR="00293CD2">
        <w:t xml:space="preserve"> sur la mise en place d’une application de gestion de tontine</w:t>
      </w:r>
      <w:r w:rsidR="00960C5B" w:rsidRPr="001D3C70">
        <w:t xml:space="preserve">. Nous </w:t>
      </w:r>
      <w:r w:rsidR="00FB6268">
        <w:t>avons mené</w:t>
      </w:r>
      <w:r w:rsidR="00960C5B" w:rsidRPr="001D3C70">
        <w:t xml:space="preserve"> des sondages et des observations pour comprendre leurs besoins, leurs préférences et leurs attentes par rapport à l'application.</w:t>
      </w:r>
    </w:p>
    <w:p w14:paraId="55B96877" w14:textId="77777777" w:rsidR="00724CD5" w:rsidRDefault="00724CD5" w:rsidP="00960C5B"/>
    <w:p w14:paraId="27E765BC" w14:textId="450F5671" w:rsidR="003B7475" w:rsidRDefault="003B7475" w:rsidP="00960C5B"/>
    <w:p w14:paraId="037D1E5C" w14:textId="77674E6D" w:rsidR="006C1B73" w:rsidRDefault="006C1B73" w:rsidP="00960C5B"/>
    <w:p w14:paraId="51389EFD" w14:textId="347E2BEF" w:rsidR="006C1B73" w:rsidRDefault="006C1B73" w:rsidP="00960C5B"/>
    <w:p w14:paraId="67683009" w14:textId="2AB7DB23" w:rsidR="006C1B73" w:rsidRDefault="006C1B73" w:rsidP="00960C5B"/>
    <w:p w14:paraId="6A5E998A" w14:textId="4A353C71" w:rsidR="006C1B73" w:rsidRDefault="006C1B73" w:rsidP="00960C5B"/>
    <w:p w14:paraId="775C97CF" w14:textId="67DD5BD4" w:rsidR="006C1B73" w:rsidRDefault="006C1B73" w:rsidP="00960C5B"/>
    <w:p w14:paraId="3218D21F" w14:textId="64445B17" w:rsidR="006C1B73" w:rsidRDefault="006C1B73" w:rsidP="00960C5B"/>
    <w:p w14:paraId="2D6769F5" w14:textId="0460CBAD" w:rsidR="006C1B73" w:rsidRDefault="006C1B73" w:rsidP="00960C5B"/>
    <w:p w14:paraId="10725BF4" w14:textId="63E0D718" w:rsidR="006C1B73" w:rsidRDefault="006C1B73" w:rsidP="00960C5B"/>
    <w:p w14:paraId="43A8AADB" w14:textId="417B36AD" w:rsidR="006C1B73" w:rsidRDefault="006C1B73" w:rsidP="00960C5B"/>
    <w:p w14:paraId="2EED5AB9" w14:textId="3DE40812" w:rsidR="006C1B73" w:rsidRDefault="006C1B73" w:rsidP="00960C5B"/>
    <w:p w14:paraId="70166E4E" w14:textId="7E59C8F0" w:rsidR="006C1B73" w:rsidRDefault="006C1B73" w:rsidP="00960C5B"/>
    <w:p w14:paraId="557E9DE4" w14:textId="29E89E8A" w:rsidR="006C1B73" w:rsidRDefault="006C1B73" w:rsidP="00960C5B"/>
    <w:p w14:paraId="5C16E7E7" w14:textId="4D01B840" w:rsidR="006C1B73" w:rsidRDefault="006C1B73" w:rsidP="00960C5B"/>
    <w:p w14:paraId="56065E98" w14:textId="32C0C658" w:rsidR="006C1B73" w:rsidRDefault="006C1B73" w:rsidP="00960C5B">
      <w:r>
        <w:rPr>
          <w:noProof/>
        </w:rPr>
        <mc:AlternateContent>
          <mc:Choice Requires="wps">
            <w:drawing>
              <wp:anchor distT="0" distB="0" distL="114300" distR="114300" simplePos="0" relativeHeight="251922944" behindDoc="1" locked="0" layoutInCell="1" allowOverlap="1" wp14:anchorId="5B33B4D9" wp14:editId="06A5F20F">
                <wp:simplePos x="0" y="0"/>
                <wp:positionH relativeFrom="margin">
                  <wp:align>left</wp:align>
                </wp:positionH>
                <wp:positionV relativeFrom="paragraph">
                  <wp:posOffset>-563880</wp:posOffset>
                </wp:positionV>
                <wp:extent cx="6408420" cy="2446020"/>
                <wp:effectExtent l="0" t="0" r="11430" b="11430"/>
                <wp:wrapNone/>
                <wp:docPr id="16" name="Zone de texte 16"/>
                <wp:cNvGraphicFramePr/>
                <a:graphic xmlns:a="http://schemas.openxmlformats.org/drawingml/2006/main">
                  <a:graphicData uri="http://schemas.microsoft.com/office/word/2010/wordprocessingShape">
                    <wps:wsp>
                      <wps:cNvSpPr txBox="1"/>
                      <wps:spPr>
                        <a:xfrm>
                          <a:off x="0" y="0"/>
                          <a:ext cx="6408420" cy="2446020"/>
                        </a:xfrm>
                        <a:prstGeom prst="rect">
                          <a:avLst/>
                        </a:prstGeom>
                        <a:solidFill>
                          <a:schemeClr val="lt1"/>
                        </a:solidFill>
                        <a:ln w="6350">
                          <a:solidFill>
                            <a:prstClr val="black"/>
                          </a:solidFill>
                        </a:ln>
                      </wps:spPr>
                      <wps:txbx>
                        <w:txbxContent>
                          <w:p w14:paraId="442B16D4" w14:textId="30146F2D" w:rsidR="006C1B73" w:rsidRDefault="006C1B73" w:rsidP="006C1B73">
                            <w:r>
                              <w:rPr>
                                <w:noProof/>
                              </w:rPr>
                              <w:drawing>
                                <wp:inline distT="0" distB="0" distL="0" distR="0" wp14:anchorId="1AF9E9C4" wp14:editId="5113CFD1">
                                  <wp:extent cx="6194545" cy="2258695"/>
                                  <wp:effectExtent l="0" t="0" r="0" b="825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apture2.PNG"/>
                                          <pic:cNvPicPr/>
                                        </pic:nvPicPr>
                                        <pic:blipFill>
                                          <a:blip r:embed="rId18">
                                            <a:extLst>
                                              <a:ext uri="{28A0092B-C50C-407E-A947-70E740481C1C}">
                                                <a14:useLocalDpi xmlns:a14="http://schemas.microsoft.com/office/drawing/2010/main" val="0"/>
                                              </a:ext>
                                            </a:extLst>
                                          </a:blip>
                                          <a:stretch>
                                            <a:fillRect/>
                                          </a:stretch>
                                        </pic:blipFill>
                                        <pic:spPr>
                                          <a:xfrm>
                                            <a:off x="0" y="0"/>
                                            <a:ext cx="6204480" cy="226231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33B4D9" id="Zone de texte 16" o:spid="_x0000_s1036" type="#_x0000_t202" style="position:absolute;left:0;text-align:left;margin-left:0;margin-top:-44.4pt;width:504.6pt;height:192.6pt;z-index:-2513935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" fillcolor="white [3201]" strokeweight=".5pt">
                <v:textbox>
                  <w:txbxContent>
                    <w:p w14:paraId="442B16D4" w14:textId="30146F2D" w:rsidR="006C1B73" w:rsidRDefault="006C1B73" w:rsidP="006C1B73">
                      <w:r>
                        <w:rPr>
                          <w:noProof/>
                        </w:rPr>
                        <w:drawing>
                          <wp:inline distT="0" distB="0" distL="0" distR="0" wp14:anchorId="1AF9E9C4" wp14:editId="5113CFD1">
                            <wp:extent cx="6194545" cy="2258695"/>
                            <wp:effectExtent l="0" t="0" r="0" b="825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apture2.PNG"/>
                                    <pic:cNvPicPr/>
                                  </pic:nvPicPr>
                                  <pic:blipFill>
                                    <a:blip r:embed="rId19">
                                      <a:extLst>
                                        <a:ext uri="{28A0092B-C50C-407E-A947-70E740481C1C}">
                                          <a14:useLocalDpi xmlns:a14="http://schemas.microsoft.com/office/drawing/2010/main" val="0"/>
                                        </a:ext>
                                      </a:extLst>
                                    </a:blip>
                                    <a:stretch>
                                      <a:fillRect/>
                                    </a:stretch>
                                  </pic:blipFill>
                                  <pic:spPr>
                                    <a:xfrm>
                                      <a:off x="0" y="0"/>
                                      <a:ext cx="6204480" cy="2262318"/>
                                    </a:xfrm>
                                    <a:prstGeom prst="rect">
                                      <a:avLst/>
                                    </a:prstGeom>
                                  </pic:spPr>
                                </pic:pic>
                              </a:graphicData>
                            </a:graphic>
                          </wp:inline>
                        </w:drawing>
                      </w:r>
                    </w:p>
                  </w:txbxContent>
                </v:textbox>
                <w10:wrap anchorx="margin"/>
              </v:shape>
            </w:pict>
          </mc:Fallback>
        </mc:AlternateContent>
      </w:r>
    </w:p>
    <w:p w14:paraId="02903B34" w14:textId="6AE155D9" w:rsidR="006C1B73" w:rsidRDefault="006C1B73" w:rsidP="00960C5B"/>
    <w:p w14:paraId="666715D4" w14:textId="49DBB426" w:rsidR="006C1B73" w:rsidRDefault="006C1B73" w:rsidP="00960C5B"/>
    <w:p w14:paraId="34831815" w14:textId="59FBDBAF" w:rsidR="006C1B73" w:rsidRDefault="006C1B73" w:rsidP="00960C5B"/>
    <w:p w14:paraId="3DFE72EB" w14:textId="19DD926F" w:rsidR="006C1B73" w:rsidRDefault="006C1B73" w:rsidP="00960C5B"/>
    <w:p w14:paraId="61E1ECB4" w14:textId="66148FEF" w:rsidR="006C1B73" w:rsidRDefault="006C1B73" w:rsidP="00960C5B"/>
    <w:p w14:paraId="04CEE4AE" w14:textId="54B2F1B7" w:rsidR="006C1B73" w:rsidRDefault="006C1B73" w:rsidP="00960C5B"/>
    <w:p w14:paraId="43C16250" w14:textId="158F8B98" w:rsidR="006C1B73" w:rsidRDefault="006C1B73" w:rsidP="00960C5B">
      <w:r>
        <w:rPr>
          <w:noProof/>
        </w:rPr>
        <mc:AlternateContent>
          <mc:Choice Requires="wps">
            <w:drawing>
              <wp:anchor distT="0" distB="0" distL="114300" distR="114300" simplePos="0" relativeHeight="251924992" behindDoc="1" locked="0" layoutInCell="1" allowOverlap="1" wp14:anchorId="6927BB87" wp14:editId="5E07F478">
                <wp:simplePos x="0" y="0"/>
                <wp:positionH relativeFrom="margin">
                  <wp:align>left</wp:align>
                </wp:positionH>
                <wp:positionV relativeFrom="paragraph">
                  <wp:posOffset>105410</wp:posOffset>
                </wp:positionV>
                <wp:extent cx="6408420" cy="2446020"/>
                <wp:effectExtent l="0" t="0" r="11430" b="11430"/>
                <wp:wrapNone/>
                <wp:docPr id="20" name="Zone de texte 20"/>
                <wp:cNvGraphicFramePr/>
                <a:graphic xmlns:a="http://schemas.openxmlformats.org/drawingml/2006/main">
                  <a:graphicData uri="http://schemas.microsoft.com/office/word/2010/wordprocessingShape">
                    <wps:wsp>
                      <wps:cNvSpPr txBox="1"/>
                      <wps:spPr>
                        <a:xfrm>
                          <a:off x="0" y="0"/>
                          <a:ext cx="6408420" cy="2446020"/>
                        </a:xfrm>
                        <a:prstGeom prst="rect">
                          <a:avLst/>
                        </a:prstGeom>
                        <a:solidFill>
                          <a:schemeClr val="lt1"/>
                        </a:solidFill>
                        <a:ln w="6350">
                          <a:solidFill>
                            <a:prstClr val="black"/>
                          </a:solidFill>
                        </a:ln>
                      </wps:spPr>
                      <wps:txbx>
                        <w:txbxContent>
                          <w:p w14:paraId="7D695CD3" w14:textId="43A34AB7" w:rsidR="006C1B73" w:rsidRDefault="00724CD5" w:rsidP="006C1B73">
                            <w:r>
                              <w:rPr>
                                <w:noProof/>
                              </w:rPr>
                              <w:drawing>
                                <wp:inline distT="0" distB="0" distL="0" distR="0" wp14:anchorId="6A762C4A" wp14:editId="4535F7EE">
                                  <wp:extent cx="6248400" cy="2301240"/>
                                  <wp:effectExtent l="0" t="0" r="0" b="381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e3.PNG"/>
                                          <pic:cNvPicPr/>
                                        </pic:nvPicPr>
                                        <pic:blipFill>
                                          <a:blip r:embed="rId20">
                                            <a:extLst>
                                              <a:ext uri="{28A0092B-C50C-407E-A947-70E740481C1C}">
                                                <a14:useLocalDpi xmlns:a14="http://schemas.microsoft.com/office/drawing/2010/main" val="0"/>
                                              </a:ext>
                                            </a:extLst>
                                          </a:blip>
                                          <a:stretch>
                                            <a:fillRect/>
                                          </a:stretch>
                                        </pic:blipFill>
                                        <pic:spPr>
                                          <a:xfrm>
                                            <a:off x="0" y="0"/>
                                            <a:ext cx="6248400" cy="2301240"/>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27BB87" id="Zone de texte 20" o:spid="_x0000_s1037" type="#_x0000_t202" style="position:absolute;left:0;text-align:left;margin-left:0;margin-top:8.3pt;width:504.6pt;height:192.6pt;z-index:-2513914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" fillcolor="white [3201]" strokeweight=".5pt">
                <v:textbox>
                  <w:txbxContent>
                    <w:p w14:paraId="7D695CD3" w14:textId="43A34AB7" w:rsidR="006C1B73" w:rsidRDefault="00724CD5" w:rsidP="006C1B73">
                      <w:r>
                        <w:rPr>
                          <w:noProof/>
                        </w:rPr>
                        <w:drawing>
                          <wp:inline distT="0" distB="0" distL="0" distR="0" wp14:anchorId="6A762C4A" wp14:editId="4535F7EE">
                            <wp:extent cx="6248400" cy="2301240"/>
                            <wp:effectExtent l="0" t="0" r="0" b="3810"/>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e3.PNG"/>
                                    <pic:cNvPicPr/>
                                  </pic:nvPicPr>
                                  <pic:blipFill>
                                    <a:blip r:embed="rId21">
                                      <a:extLst>
                                        <a:ext uri="{28A0092B-C50C-407E-A947-70E740481C1C}">
                                          <a14:useLocalDpi xmlns:a14="http://schemas.microsoft.com/office/drawing/2010/main" val="0"/>
                                        </a:ext>
                                      </a:extLst>
                                    </a:blip>
                                    <a:stretch>
                                      <a:fillRect/>
                                    </a:stretch>
                                  </pic:blipFill>
                                  <pic:spPr>
                                    <a:xfrm>
                                      <a:off x="0" y="0"/>
                                      <a:ext cx="6248400" cy="2301240"/>
                                    </a:xfrm>
                                    <a:prstGeom prst="rect">
                                      <a:avLst/>
                                    </a:prstGeom>
                                  </pic:spPr>
                                </pic:pic>
                              </a:graphicData>
                            </a:graphic>
                          </wp:inline>
                        </w:drawing>
                      </w:r>
                    </w:p>
                  </w:txbxContent>
                </v:textbox>
                <w10:wrap anchorx="margin"/>
              </v:shape>
            </w:pict>
          </mc:Fallback>
        </mc:AlternateContent>
      </w:r>
    </w:p>
    <w:p w14:paraId="6451568D" w14:textId="6B85AE49" w:rsidR="006C1B73" w:rsidRDefault="006C1B73" w:rsidP="00960C5B"/>
    <w:p w14:paraId="0A5FD911" w14:textId="62911BD1" w:rsidR="006C1B73" w:rsidRDefault="006C1B73" w:rsidP="00724CD5">
      <w:pPr>
        <w:jc w:val="center"/>
      </w:pPr>
    </w:p>
    <w:p w14:paraId="73E516C9" w14:textId="7EAABC9A" w:rsidR="006C1B73" w:rsidRDefault="006C1B73" w:rsidP="00960C5B"/>
    <w:p w14:paraId="0F86E1A3" w14:textId="668CE87A" w:rsidR="006C1B73" w:rsidRDefault="006C1B73" w:rsidP="00960C5B"/>
    <w:p w14:paraId="6274344A" w14:textId="1291E479" w:rsidR="006C1B73" w:rsidRDefault="006C1B73" w:rsidP="00960C5B"/>
    <w:p w14:paraId="65382213" w14:textId="265494ED" w:rsidR="006C1B73" w:rsidRDefault="006C1B73" w:rsidP="00960C5B"/>
    <w:p w14:paraId="49776D9A" w14:textId="603A9220" w:rsidR="006C1B73" w:rsidRDefault="006C1B73" w:rsidP="00960C5B"/>
    <w:p w14:paraId="480F9166" w14:textId="40B1F345" w:rsidR="006C1B73" w:rsidRDefault="006C1B73" w:rsidP="00960C5B"/>
    <w:p w14:paraId="78B201A6" w14:textId="12E06A09" w:rsidR="006C1B73" w:rsidRDefault="00724CD5" w:rsidP="00960C5B">
      <w:r>
        <w:rPr>
          <w:noProof/>
        </w:rPr>
        <mc:AlternateContent>
          <mc:Choice Requires="wps">
            <w:drawing>
              <wp:anchor distT="0" distB="0" distL="114300" distR="114300" simplePos="0" relativeHeight="251927040" behindDoc="1" locked="0" layoutInCell="1" allowOverlap="1" wp14:anchorId="744FDFA2" wp14:editId="2165E94F">
                <wp:simplePos x="0" y="0"/>
                <wp:positionH relativeFrom="margin">
                  <wp:align>left</wp:align>
                </wp:positionH>
                <wp:positionV relativeFrom="paragraph">
                  <wp:posOffset>189230</wp:posOffset>
                </wp:positionV>
                <wp:extent cx="6408420" cy="2446020"/>
                <wp:effectExtent l="0" t="0" r="11430" b="11430"/>
                <wp:wrapNone/>
                <wp:docPr id="23" name="Zone de texte 23"/>
                <wp:cNvGraphicFramePr/>
                <a:graphic xmlns:a="http://schemas.openxmlformats.org/drawingml/2006/main">
                  <a:graphicData uri="http://schemas.microsoft.com/office/word/2010/wordprocessingShape">
                    <wps:wsp>
                      <wps:cNvSpPr txBox="1"/>
                      <wps:spPr>
                        <a:xfrm>
                          <a:off x="0" y="0"/>
                          <a:ext cx="6408420" cy="2446020"/>
                        </a:xfrm>
                        <a:prstGeom prst="rect">
                          <a:avLst/>
                        </a:prstGeom>
                        <a:solidFill>
                          <a:schemeClr val="lt1"/>
                        </a:solidFill>
                        <a:ln w="6350">
                          <a:solidFill>
                            <a:prstClr val="black"/>
                          </a:solidFill>
                        </a:ln>
                      </wps:spPr>
                      <wps:txbx>
                        <w:txbxContent>
                          <w:p w14:paraId="515DCA45" w14:textId="77777777" w:rsidR="00724CD5" w:rsidRDefault="00724CD5" w:rsidP="006C1B73">
                            <w:r>
                              <w:rPr>
                                <w:noProof/>
                              </w:rPr>
                              <w:drawing>
                                <wp:inline distT="0" distB="0" distL="0" distR="0" wp14:anchorId="3B9E3327" wp14:editId="02FBB7CF">
                                  <wp:extent cx="6294120" cy="2301147"/>
                                  <wp:effectExtent l="0" t="0" r="0" b="4445"/>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e3.PNG"/>
                                          <pic:cNvPicPr/>
                                        </pic:nvPicPr>
                                        <pic:blipFill>
                                          <a:blip r:embed="rId22">
                                            <a:extLst>
                                              <a:ext uri="{28A0092B-C50C-407E-A947-70E740481C1C}">
                                                <a14:useLocalDpi xmlns:a14="http://schemas.microsoft.com/office/drawing/2010/main" val="0"/>
                                              </a:ext>
                                            </a:extLst>
                                          </a:blip>
                                          <a:stretch>
                                            <a:fillRect/>
                                          </a:stretch>
                                        </pic:blipFill>
                                        <pic:spPr>
                                          <a:xfrm>
                                            <a:off x="0" y="0"/>
                                            <a:ext cx="6324097" cy="2312107"/>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4FDFA2" id="Zone de texte 23" o:spid="_x0000_s1038" type="#_x0000_t202" style="position:absolute;left:0;text-align:left;margin-left:0;margin-top:14.9pt;width:504.6pt;height:192.6pt;z-index:-2513894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" fillcolor="white [3201]" strokeweight=".5pt">
                <v:textbox>
                  <w:txbxContent>
                    <w:p w14:paraId="515DCA45" w14:textId="77777777" w:rsidR="00724CD5" w:rsidRDefault="00724CD5" w:rsidP="006C1B73">
                      <w:r>
                        <w:rPr>
                          <w:noProof/>
                        </w:rPr>
                        <w:drawing>
                          <wp:inline distT="0" distB="0" distL="0" distR="0" wp14:anchorId="3B9E3327" wp14:editId="02FBB7CF">
                            <wp:extent cx="6294120" cy="2301147"/>
                            <wp:effectExtent l="0" t="0" r="0" b="4445"/>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e3.PNG"/>
                                    <pic:cNvPicPr/>
                                  </pic:nvPicPr>
                                  <pic:blipFill>
                                    <a:blip r:embed="rId23">
                                      <a:extLst>
                                        <a:ext uri="{28A0092B-C50C-407E-A947-70E740481C1C}">
                                          <a14:useLocalDpi xmlns:a14="http://schemas.microsoft.com/office/drawing/2010/main" val="0"/>
                                        </a:ext>
                                      </a:extLst>
                                    </a:blip>
                                    <a:stretch>
                                      <a:fillRect/>
                                    </a:stretch>
                                  </pic:blipFill>
                                  <pic:spPr>
                                    <a:xfrm>
                                      <a:off x="0" y="0"/>
                                      <a:ext cx="6324097" cy="2312107"/>
                                    </a:xfrm>
                                    <a:prstGeom prst="rect">
                                      <a:avLst/>
                                    </a:prstGeom>
                                  </pic:spPr>
                                </pic:pic>
                              </a:graphicData>
                            </a:graphic>
                          </wp:inline>
                        </w:drawing>
                      </w:r>
                    </w:p>
                  </w:txbxContent>
                </v:textbox>
                <w10:wrap anchorx="margin"/>
              </v:shape>
            </w:pict>
          </mc:Fallback>
        </mc:AlternateContent>
      </w:r>
    </w:p>
    <w:p w14:paraId="22CAE5D3" w14:textId="58AF813C" w:rsidR="006C1B73" w:rsidRDefault="006C1B73" w:rsidP="00960C5B"/>
    <w:p w14:paraId="147B3036" w14:textId="471B2A79" w:rsidR="00724CD5" w:rsidRDefault="00724CD5" w:rsidP="00960C5B"/>
    <w:p w14:paraId="5DBB06F8" w14:textId="1E57DFA0" w:rsidR="00724CD5" w:rsidRDefault="00724CD5" w:rsidP="00960C5B"/>
    <w:p w14:paraId="2C2AB8EB" w14:textId="1F594887" w:rsidR="00724CD5" w:rsidRDefault="00724CD5" w:rsidP="00960C5B"/>
    <w:p w14:paraId="0C39D463" w14:textId="5BC46024" w:rsidR="00724CD5" w:rsidRDefault="00724CD5" w:rsidP="00960C5B"/>
    <w:p w14:paraId="55B768D6" w14:textId="6C1817FA" w:rsidR="00724CD5" w:rsidRDefault="00724CD5" w:rsidP="00960C5B"/>
    <w:p w14:paraId="735CB40C" w14:textId="349C4AD1" w:rsidR="00724CD5" w:rsidRDefault="00724CD5" w:rsidP="00960C5B"/>
    <w:p w14:paraId="119E663F" w14:textId="6FF2B41F" w:rsidR="00724CD5" w:rsidRDefault="00724CD5" w:rsidP="00960C5B"/>
    <w:p w14:paraId="4CF4F6E2" w14:textId="115FDEF9" w:rsidR="00724CD5" w:rsidRDefault="00724CD5" w:rsidP="00960C5B"/>
    <w:p w14:paraId="2F977432" w14:textId="6D95B50A" w:rsidR="00724CD5" w:rsidRDefault="00724CD5" w:rsidP="00960C5B"/>
    <w:p w14:paraId="2C6BD973" w14:textId="177AB671" w:rsidR="00724CD5" w:rsidRDefault="00724CD5" w:rsidP="00960C5B"/>
    <w:p w14:paraId="7093F4A0" w14:textId="654E7B02" w:rsidR="00724CD5" w:rsidRDefault="00724CD5" w:rsidP="00960C5B"/>
    <w:p w14:paraId="572939F3" w14:textId="32708D68" w:rsidR="00724CD5" w:rsidRDefault="00724CD5" w:rsidP="00960C5B">
      <w:r>
        <w:rPr>
          <w:noProof/>
        </w:rPr>
        <mc:AlternateContent>
          <mc:Choice Requires="wps">
            <w:drawing>
              <wp:anchor distT="0" distB="0" distL="114300" distR="114300" simplePos="0" relativeHeight="251929088" behindDoc="1" locked="0" layoutInCell="1" allowOverlap="1" wp14:anchorId="06C4E5DA" wp14:editId="2B6870ED">
                <wp:simplePos x="0" y="0"/>
                <wp:positionH relativeFrom="margin">
                  <wp:posOffset>60960</wp:posOffset>
                </wp:positionH>
                <wp:positionV relativeFrom="paragraph">
                  <wp:posOffset>-350520</wp:posOffset>
                </wp:positionV>
                <wp:extent cx="6408420" cy="2446020"/>
                <wp:effectExtent l="0" t="0" r="11430" b="11430"/>
                <wp:wrapNone/>
                <wp:docPr id="25" name="Zone de texte 25"/>
                <wp:cNvGraphicFramePr/>
                <a:graphic xmlns:a="http://schemas.openxmlformats.org/drawingml/2006/main">
                  <a:graphicData uri="http://schemas.microsoft.com/office/word/2010/wordprocessingShape">
                    <wps:wsp>
                      <wps:cNvSpPr txBox="1"/>
                      <wps:spPr>
                        <a:xfrm>
                          <a:off x="0" y="0"/>
                          <a:ext cx="6408420" cy="2446020"/>
                        </a:xfrm>
                        <a:prstGeom prst="rect">
                          <a:avLst/>
                        </a:prstGeom>
                        <a:solidFill>
                          <a:schemeClr val="lt1"/>
                        </a:solidFill>
                        <a:ln w="6350">
                          <a:solidFill>
                            <a:prstClr val="black"/>
                          </a:solidFill>
                        </a:ln>
                      </wps:spPr>
                      <wps:txbx>
                        <w:txbxContent>
                          <w:p w14:paraId="64651555" w14:textId="77777777" w:rsidR="00724CD5" w:rsidRDefault="00724CD5" w:rsidP="006C1B73">
                            <w:r>
                              <w:rPr>
                                <w:noProof/>
                              </w:rPr>
                              <w:drawing>
                                <wp:inline distT="0" distB="0" distL="0" distR="0" wp14:anchorId="6364A82A" wp14:editId="3A819696">
                                  <wp:extent cx="6254864" cy="2296160"/>
                                  <wp:effectExtent l="0" t="0" r="0" b="889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e3.PNG"/>
                                          <pic:cNvPicPr/>
                                        </pic:nvPicPr>
                                        <pic:blipFill>
                                          <a:blip r:embed="rId24">
                                            <a:extLst>
                                              <a:ext uri="{28A0092B-C50C-407E-A947-70E740481C1C}">
                                                <a14:useLocalDpi xmlns:a14="http://schemas.microsoft.com/office/drawing/2010/main" val="0"/>
                                              </a:ext>
                                            </a:extLst>
                                          </a:blip>
                                          <a:stretch>
                                            <a:fillRect/>
                                          </a:stretch>
                                        </pic:blipFill>
                                        <pic:spPr>
                                          <a:xfrm>
                                            <a:off x="0" y="0"/>
                                            <a:ext cx="6285141" cy="23072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C4E5DA" id="Zone de texte 25" o:spid="_x0000_s1039" type="#_x0000_t202" style="position:absolute;left:0;text-align:left;margin-left:4.8pt;margin-top:-27.6pt;width:504.6pt;height:192.6pt;z-index:-251387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" fillcolor="white [3201]" strokeweight=".5pt">
                <v:textbox>
                  <w:txbxContent>
                    <w:p w14:paraId="64651555" w14:textId="77777777" w:rsidR="00724CD5" w:rsidRDefault="00724CD5" w:rsidP="006C1B73">
                      <w:r>
                        <w:rPr>
                          <w:noProof/>
                        </w:rPr>
                        <w:drawing>
                          <wp:inline distT="0" distB="0" distL="0" distR="0" wp14:anchorId="6364A82A" wp14:editId="3A819696">
                            <wp:extent cx="6254864" cy="2296160"/>
                            <wp:effectExtent l="0" t="0" r="0" b="889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e3.PNG"/>
                                    <pic:cNvPicPr/>
                                  </pic:nvPicPr>
                                  <pic:blipFill>
                                    <a:blip r:embed="rId25">
                                      <a:extLst>
                                        <a:ext uri="{28A0092B-C50C-407E-A947-70E740481C1C}">
                                          <a14:useLocalDpi xmlns:a14="http://schemas.microsoft.com/office/drawing/2010/main" val="0"/>
                                        </a:ext>
                                      </a:extLst>
                                    </a:blip>
                                    <a:stretch>
                                      <a:fillRect/>
                                    </a:stretch>
                                  </pic:blipFill>
                                  <pic:spPr>
                                    <a:xfrm>
                                      <a:off x="0" y="0"/>
                                      <a:ext cx="6285141" cy="2307275"/>
                                    </a:xfrm>
                                    <a:prstGeom prst="rect">
                                      <a:avLst/>
                                    </a:prstGeom>
                                  </pic:spPr>
                                </pic:pic>
                              </a:graphicData>
                            </a:graphic>
                          </wp:inline>
                        </w:drawing>
                      </w:r>
                    </w:p>
                  </w:txbxContent>
                </v:textbox>
                <w10:wrap anchorx="margin"/>
              </v:shape>
            </w:pict>
          </mc:Fallback>
        </mc:AlternateContent>
      </w:r>
    </w:p>
    <w:p w14:paraId="551D39D0" w14:textId="79C7733E" w:rsidR="00724CD5" w:rsidRDefault="00724CD5" w:rsidP="00960C5B"/>
    <w:p w14:paraId="1B0A42A4" w14:textId="1BF1C477" w:rsidR="00724CD5" w:rsidRDefault="00724CD5" w:rsidP="00960C5B"/>
    <w:p w14:paraId="3C71A204" w14:textId="0019663C" w:rsidR="00724CD5" w:rsidRDefault="00724CD5" w:rsidP="00960C5B"/>
    <w:p w14:paraId="6973B8E7" w14:textId="331EB3AB" w:rsidR="00724CD5" w:rsidRDefault="00724CD5" w:rsidP="00960C5B"/>
    <w:p w14:paraId="18306696" w14:textId="49A10C9B" w:rsidR="00724CD5" w:rsidRDefault="00724CD5" w:rsidP="00960C5B"/>
    <w:p w14:paraId="4C776EBE" w14:textId="7AB699F5" w:rsidR="00724CD5" w:rsidRDefault="00724CD5" w:rsidP="00960C5B"/>
    <w:p w14:paraId="5154E2A0" w14:textId="1BBC0957" w:rsidR="00724CD5" w:rsidRDefault="00724CD5" w:rsidP="00960C5B"/>
    <w:p w14:paraId="16CAE738" w14:textId="22ED9956" w:rsidR="00724CD5" w:rsidRDefault="00724CD5" w:rsidP="00960C5B">
      <w:r>
        <w:rPr>
          <w:noProof/>
        </w:rPr>
        <mc:AlternateContent>
          <mc:Choice Requires="wps">
            <w:drawing>
              <wp:anchor distT="0" distB="0" distL="114300" distR="114300" simplePos="0" relativeHeight="251931136" behindDoc="1" locked="0" layoutInCell="1" allowOverlap="1" wp14:anchorId="3F846D95" wp14:editId="682AB8F1">
                <wp:simplePos x="0" y="0"/>
                <wp:positionH relativeFrom="margin">
                  <wp:align>left</wp:align>
                </wp:positionH>
                <wp:positionV relativeFrom="paragraph">
                  <wp:posOffset>10795</wp:posOffset>
                </wp:positionV>
                <wp:extent cx="6408420" cy="2796540"/>
                <wp:effectExtent l="0" t="0" r="11430" b="22860"/>
                <wp:wrapNone/>
                <wp:docPr id="27" name="Zone de texte 27"/>
                <wp:cNvGraphicFramePr/>
                <a:graphic xmlns:a="http://schemas.openxmlformats.org/drawingml/2006/main">
                  <a:graphicData uri="http://schemas.microsoft.com/office/word/2010/wordprocessingShape">
                    <wps:wsp>
                      <wps:cNvSpPr txBox="1"/>
                      <wps:spPr>
                        <a:xfrm>
                          <a:off x="0" y="0"/>
                          <a:ext cx="6408420" cy="2796540"/>
                        </a:xfrm>
                        <a:prstGeom prst="rect">
                          <a:avLst/>
                        </a:prstGeom>
                        <a:solidFill>
                          <a:schemeClr val="lt1"/>
                        </a:solidFill>
                        <a:ln w="6350">
                          <a:solidFill>
                            <a:prstClr val="black"/>
                          </a:solidFill>
                        </a:ln>
                      </wps:spPr>
                      <wps:txbx>
                        <w:txbxContent>
                          <w:p w14:paraId="24DE81FB" w14:textId="77777777" w:rsidR="00724CD5" w:rsidRDefault="00724CD5" w:rsidP="006C1B73">
                            <w:r>
                              <w:rPr>
                                <w:noProof/>
                              </w:rPr>
                              <w:drawing>
                                <wp:inline distT="0" distB="0" distL="0" distR="0" wp14:anchorId="6D7F4412" wp14:editId="686FBCBC">
                                  <wp:extent cx="6225540" cy="2651760"/>
                                  <wp:effectExtent l="0" t="0" r="3810"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e3.PNG"/>
                                          <pic:cNvPicPr/>
                                        </pic:nvPicPr>
                                        <pic:blipFill>
                                          <a:blip r:embed="rId26">
                                            <a:extLst>
                                              <a:ext uri="{28A0092B-C50C-407E-A947-70E740481C1C}">
                                                <a14:useLocalDpi xmlns:a14="http://schemas.microsoft.com/office/drawing/2010/main" val="0"/>
                                              </a:ext>
                                            </a:extLst>
                                          </a:blip>
                                          <a:stretch>
                                            <a:fillRect/>
                                          </a:stretch>
                                        </pic:blipFill>
                                        <pic:spPr>
                                          <a:xfrm>
                                            <a:off x="0" y="0"/>
                                            <a:ext cx="6226414" cy="265213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846D95" id="Zone de texte 27" o:spid="_x0000_s1040" type="#_x0000_t202" style="position:absolute;left:0;text-align:left;margin-left:0;margin-top:.85pt;width:504.6pt;height:220.2pt;z-index:-2513853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" fillcolor="white [3201]" strokeweight=".5pt">
                <v:textbox>
                  <w:txbxContent>
                    <w:p w14:paraId="24DE81FB" w14:textId="77777777" w:rsidR="00724CD5" w:rsidRDefault="00724CD5" w:rsidP="006C1B73">
                      <w:r>
                        <w:rPr>
                          <w:noProof/>
                        </w:rPr>
                        <w:drawing>
                          <wp:inline distT="0" distB="0" distL="0" distR="0" wp14:anchorId="6D7F4412" wp14:editId="686FBCBC">
                            <wp:extent cx="6225540" cy="2651760"/>
                            <wp:effectExtent l="0" t="0" r="3810" b="0"/>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apture3.PNG"/>
                                    <pic:cNvPicPr/>
                                  </pic:nvPicPr>
                                  <pic:blipFill>
                                    <a:blip r:embed="rId27">
                                      <a:extLst>
                                        <a:ext uri="{28A0092B-C50C-407E-A947-70E740481C1C}">
                                          <a14:useLocalDpi xmlns:a14="http://schemas.microsoft.com/office/drawing/2010/main" val="0"/>
                                        </a:ext>
                                      </a:extLst>
                                    </a:blip>
                                    <a:stretch>
                                      <a:fillRect/>
                                    </a:stretch>
                                  </pic:blipFill>
                                  <pic:spPr>
                                    <a:xfrm>
                                      <a:off x="0" y="0"/>
                                      <a:ext cx="6226414" cy="2652132"/>
                                    </a:xfrm>
                                    <a:prstGeom prst="rect">
                                      <a:avLst/>
                                    </a:prstGeom>
                                  </pic:spPr>
                                </pic:pic>
                              </a:graphicData>
                            </a:graphic>
                          </wp:inline>
                        </w:drawing>
                      </w:r>
                    </w:p>
                  </w:txbxContent>
                </v:textbox>
                <w10:wrap anchorx="margin"/>
              </v:shape>
            </w:pict>
          </mc:Fallback>
        </mc:AlternateContent>
      </w:r>
    </w:p>
    <w:p w14:paraId="3EF4A05A" w14:textId="34197184" w:rsidR="00724CD5" w:rsidRDefault="00724CD5" w:rsidP="00960C5B"/>
    <w:p w14:paraId="4F249C23" w14:textId="488D62CC" w:rsidR="00724CD5" w:rsidRDefault="00724CD5" w:rsidP="00960C5B"/>
    <w:p w14:paraId="73140D83" w14:textId="529EB5B2" w:rsidR="00724CD5" w:rsidRDefault="00724CD5" w:rsidP="00960C5B"/>
    <w:p w14:paraId="2DAD513F" w14:textId="4280238E" w:rsidR="00724CD5" w:rsidRDefault="00724CD5" w:rsidP="00960C5B"/>
    <w:p w14:paraId="48E0D3EE" w14:textId="416FF305" w:rsidR="00724CD5" w:rsidRDefault="00724CD5" w:rsidP="00960C5B"/>
    <w:p w14:paraId="7ECAD556" w14:textId="4667523B" w:rsidR="00724CD5" w:rsidRDefault="00724CD5" w:rsidP="00960C5B"/>
    <w:p w14:paraId="04CA835E" w14:textId="681E7022" w:rsidR="00724CD5" w:rsidRDefault="00724CD5" w:rsidP="00960C5B"/>
    <w:p w14:paraId="72C0B106" w14:textId="77777777" w:rsidR="00724CD5" w:rsidRDefault="00724CD5" w:rsidP="00960C5B"/>
    <w:p w14:paraId="0569406C" w14:textId="519FE154" w:rsidR="00724CD5" w:rsidRDefault="00724CD5" w:rsidP="00960C5B"/>
    <w:p w14:paraId="7D944015" w14:textId="77777777" w:rsidR="00724CD5" w:rsidRPr="001D3C70" w:rsidRDefault="00724CD5" w:rsidP="00960C5B"/>
    <w:p w14:paraId="16EB2F5E" w14:textId="36E15228" w:rsidR="009B49A0" w:rsidRPr="001D3C70" w:rsidRDefault="009B49A0" w:rsidP="00354CE6">
      <w:pPr>
        <w:pStyle w:val="Titre3"/>
      </w:pPr>
      <w:bookmarkStart w:id="36" w:name="_Toc139265616"/>
      <w:r w:rsidRPr="001D3C70">
        <w:t>Création de maquettes interactives</w:t>
      </w:r>
      <w:bookmarkEnd w:id="36"/>
    </w:p>
    <w:p w14:paraId="6DE5CA91" w14:textId="6FEC875B" w:rsidR="009B49A0" w:rsidRPr="001D3C70" w:rsidRDefault="009B49A0" w:rsidP="009B49A0">
      <w:r w:rsidRPr="001D3C70">
        <w:t>Une fois que nous avons recueilli les exigences des utilisateurs, nous</w:t>
      </w:r>
      <w:r w:rsidR="00601572">
        <w:t xml:space="preserve"> nous sommes</w:t>
      </w:r>
      <w:r w:rsidRPr="001D3C70">
        <w:t xml:space="preserve"> pass</w:t>
      </w:r>
      <w:r w:rsidR="00601572">
        <w:t>és</w:t>
      </w:r>
      <w:r w:rsidRPr="001D3C70">
        <w:t xml:space="preserve"> à la création de maquettes interactives de l'application. Les maquettes sont des représentations visuelles des différentes interfaces et fonctionnalités de l'application. Nous </w:t>
      </w:r>
      <w:r w:rsidR="00601572">
        <w:t>avons utilisé</w:t>
      </w:r>
      <w:r w:rsidRPr="001D3C70">
        <w:t xml:space="preserve"> </w:t>
      </w:r>
      <w:r w:rsidR="00601572">
        <w:t>un</w:t>
      </w:r>
      <w:r w:rsidRPr="001D3C70">
        <w:t xml:space="preserve"> outil de conception tel </w:t>
      </w:r>
      <w:r w:rsidR="00601572" w:rsidRPr="001D3C70">
        <w:t>qu’Adobe XD</w:t>
      </w:r>
      <w:r w:rsidRPr="001D3C70">
        <w:t xml:space="preserve"> pour créer des maquettes interactives qui permettent aux utilisateurs de naviguer à travers l'application comme s'ils l'utilisaient réellement.</w:t>
      </w:r>
    </w:p>
    <w:p w14:paraId="50323C2E" w14:textId="23990B1F" w:rsidR="009B49A0" w:rsidRPr="001D3C70" w:rsidRDefault="009B49A0" w:rsidP="00354CE6">
      <w:pPr>
        <w:pStyle w:val="Titre3"/>
      </w:pPr>
      <w:bookmarkStart w:id="37" w:name="_Toc139265617"/>
      <w:r w:rsidRPr="001D3C70">
        <w:t>Tests et itérations avec les utilisateurs</w:t>
      </w:r>
      <w:bookmarkEnd w:id="37"/>
    </w:p>
    <w:p w14:paraId="340DB490" w14:textId="2D40FC88" w:rsidR="009B49A0" w:rsidRPr="001D3C70" w:rsidRDefault="009B49A0" w:rsidP="009B49A0">
      <w:r w:rsidRPr="001D3C70">
        <w:t>Une fois les maquettes créées, nous les</w:t>
      </w:r>
      <w:r w:rsidR="00601572">
        <w:t xml:space="preserve"> avons</w:t>
      </w:r>
      <w:r w:rsidRPr="001D3C70">
        <w:t xml:space="preserve"> </w:t>
      </w:r>
      <w:r w:rsidR="00601572" w:rsidRPr="001D3C70">
        <w:t>soum</w:t>
      </w:r>
      <w:r w:rsidR="00601572">
        <w:t>is</w:t>
      </w:r>
      <w:r w:rsidRPr="001D3C70">
        <w:t xml:space="preserve"> aux utilisateurs pour obtenir leurs commentaires et leurs retours. Nous </w:t>
      </w:r>
      <w:r w:rsidR="00601572">
        <w:t>avons organisé</w:t>
      </w:r>
      <w:r w:rsidRPr="001D3C70">
        <w:t xml:space="preserve"> des séances de test où les </w:t>
      </w:r>
      <w:r w:rsidRPr="001D3C70">
        <w:lastRenderedPageBreak/>
        <w:t xml:space="preserve">utilisateurs </w:t>
      </w:r>
      <w:r w:rsidR="00601572">
        <w:t>ont interagit</w:t>
      </w:r>
      <w:r w:rsidRPr="001D3C70">
        <w:t xml:space="preserve"> avec les maquettes et </w:t>
      </w:r>
      <w:r w:rsidR="00601572">
        <w:t xml:space="preserve">ont </w:t>
      </w:r>
      <w:r w:rsidRPr="001D3C70">
        <w:t>exprim</w:t>
      </w:r>
      <w:r w:rsidR="00601572">
        <w:t>é</w:t>
      </w:r>
      <w:r w:rsidRPr="001D3C70">
        <w:t xml:space="preserve"> leurs impressions, leurs difficultés et leurs suggestions. Nous</w:t>
      </w:r>
      <w:r w:rsidR="00601572">
        <w:t xml:space="preserve"> avons</w:t>
      </w:r>
      <w:r w:rsidRPr="001D3C70">
        <w:t xml:space="preserve"> </w:t>
      </w:r>
      <w:r w:rsidR="00601572" w:rsidRPr="001D3C70">
        <w:t>analysé</w:t>
      </w:r>
      <w:r w:rsidRPr="001D3C70">
        <w:t xml:space="preserve"> ensuite ces retours et apport</w:t>
      </w:r>
      <w:r w:rsidR="00601572">
        <w:t>é</w:t>
      </w:r>
      <w:r w:rsidRPr="001D3C70">
        <w:t xml:space="preserve"> des modifications aux maquettes en fonction des recommandations des utilisateurs. Ce processus itératif de tests et d'itérations nous</w:t>
      </w:r>
      <w:r w:rsidR="00601572">
        <w:t xml:space="preserve"> a</w:t>
      </w:r>
      <w:r w:rsidRPr="001D3C70">
        <w:t xml:space="preserve"> perm</w:t>
      </w:r>
      <w:r w:rsidR="00601572">
        <w:t>is</w:t>
      </w:r>
      <w:r w:rsidRPr="001D3C70">
        <w:t xml:space="preserve"> d'affiner progressivement la conception de l'application en nous assurant de répondre aux besoins et aux attentes des utilisateurs.</w:t>
      </w:r>
    </w:p>
    <w:p w14:paraId="5C526B0B" w14:textId="7314497B" w:rsidR="009B49A0" w:rsidRPr="001D3C70" w:rsidRDefault="009B49A0" w:rsidP="00354CE6">
      <w:pPr>
        <w:pStyle w:val="Titre3"/>
      </w:pPr>
      <w:bookmarkStart w:id="38" w:name="_Toc139265618"/>
      <w:r w:rsidRPr="001D3C70">
        <w:t>Prototypage et développement de l'application</w:t>
      </w:r>
      <w:bookmarkEnd w:id="38"/>
    </w:p>
    <w:p w14:paraId="44EE1C26" w14:textId="56890354" w:rsidR="009B49A0" w:rsidRPr="001D3C70" w:rsidRDefault="009B49A0" w:rsidP="009B49A0">
      <w:r w:rsidRPr="001D3C70">
        <w:t>Une fois que les maquettes ont été validées par les utilisateurs, nous</w:t>
      </w:r>
      <w:r w:rsidR="0047764D">
        <w:t xml:space="preserve"> sommes</w:t>
      </w:r>
      <w:r w:rsidRPr="001D3C70">
        <w:t xml:space="preserve"> pass</w:t>
      </w:r>
      <w:r w:rsidR="0047764D">
        <w:t>és</w:t>
      </w:r>
      <w:r w:rsidRPr="001D3C70">
        <w:t xml:space="preserve"> à la phase de prototypage et de développement de l'application. Nous</w:t>
      </w:r>
      <w:r w:rsidR="0047764D">
        <w:t xml:space="preserve"> avons</w:t>
      </w:r>
      <w:r w:rsidRPr="001D3C70">
        <w:t xml:space="preserve"> utilis</w:t>
      </w:r>
      <w:r w:rsidR="0047764D">
        <w:t>é</w:t>
      </w:r>
      <w:r w:rsidRPr="001D3C70">
        <w:t xml:space="preserve"> </w:t>
      </w:r>
      <w:r w:rsidR="0047764D">
        <w:t xml:space="preserve">un </w:t>
      </w:r>
      <w:proofErr w:type="spellStart"/>
      <w:r w:rsidRPr="001D3C70">
        <w:t>framework</w:t>
      </w:r>
      <w:proofErr w:type="spellEnd"/>
      <w:r w:rsidRPr="001D3C70">
        <w:t xml:space="preserve"> pour développer l'application mobile en nous basant sur les maquettes approuvées. Nous</w:t>
      </w:r>
      <w:r w:rsidR="0047764D">
        <w:t xml:space="preserve"> avons</w:t>
      </w:r>
      <w:r w:rsidRPr="001D3C70">
        <w:t xml:space="preserve"> procéd</w:t>
      </w:r>
      <w:r w:rsidR="0047764D">
        <w:t>é</w:t>
      </w:r>
      <w:r w:rsidRPr="001D3C70">
        <w:t xml:space="preserve"> par étapes, en implémentant les fonctionnalités clés de l'application et en effectuant des tests réguliers pour garantir la qualité et la performance.</w:t>
      </w:r>
    </w:p>
    <w:p w14:paraId="6509C6AA" w14:textId="1E2796F8" w:rsidR="00DF0B88" w:rsidRPr="001D3C70" w:rsidRDefault="0047764D" w:rsidP="007F3841">
      <w:pPr>
        <w:pStyle w:val="Titre1"/>
      </w:pPr>
      <w:bookmarkStart w:id="39" w:name="_Toc139265619"/>
      <w:r>
        <w:t>Approche conceptuelle</w:t>
      </w:r>
      <w:bookmarkEnd w:id="39"/>
    </w:p>
    <w:p w14:paraId="48C95D0D" w14:textId="39073F71" w:rsidR="00056DF8" w:rsidRPr="001D3C70" w:rsidRDefault="004C6CC0" w:rsidP="00354CE6">
      <w:pPr>
        <w:pStyle w:val="Titre2"/>
      </w:pPr>
      <w:bookmarkStart w:id="40" w:name="_Toc139265620"/>
      <w:r w:rsidRPr="001D3C70">
        <w:t xml:space="preserve">Architecture </w:t>
      </w:r>
      <w:r>
        <w:t>logicielle</w:t>
      </w:r>
      <w:bookmarkEnd w:id="40"/>
    </w:p>
    <w:p w14:paraId="5AD816F4" w14:textId="6FD3CD0B" w:rsidR="007E004A" w:rsidRDefault="004C6CC0" w:rsidP="004C6CC0">
      <w:r w:rsidRPr="004C6CC0">
        <w:t xml:space="preserve"> </w:t>
      </w:r>
      <w:r w:rsidRPr="001D3C70">
        <w:t>La conception de l'architecture logicielle joue un rôle essentiel dans le développement d</w:t>
      </w:r>
      <w:r>
        <w:t xml:space="preserve">’une </w:t>
      </w:r>
      <w:r w:rsidRPr="001D3C70">
        <w:t>application mobile de</w:t>
      </w:r>
      <w:r w:rsidR="00724CD5">
        <w:t xml:space="preserve"> gestion de tontine</w:t>
      </w:r>
      <w:r w:rsidRPr="001D3C70">
        <w:t xml:space="preserve">. Elle permet de définir la structure globale de l'application, en identifiant les différents composants, modules et interactions entre eux. Dans le cadre de notre projet, nous allons présenter notre approche de conception de l'architecture logicielle en </w:t>
      </w:r>
      <w:r>
        <w:t xml:space="preserve">se basant sur </w:t>
      </w:r>
      <w:r w:rsidR="00C27371">
        <w:t>l’</w:t>
      </w:r>
      <w:r w:rsidR="00C27371" w:rsidRPr="00C27371">
        <w:t>architecture 3 tiers</w:t>
      </w:r>
      <w:r>
        <w:t>.</w:t>
      </w:r>
    </w:p>
    <w:p w14:paraId="3B8C47DA" w14:textId="31B668EC" w:rsidR="00E35BC3" w:rsidRDefault="00C27371" w:rsidP="00354CE6">
      <w:pPr>
        <w:pStyle w:val="Titre3"/>
      </w:pPr>
      <w:bookmarkStart w:id="41" w:name="_Toc139265621"/>
      <w:r w:rsidRPr="0000603C">
        <w:t>A</w:t>
      </w:r>
      <w:r w:rsidR="00E35BC3" w:rsidRPr="0000603C">
        <w:t>rchitecture</w:t>
      </w:r>
      <w:r w:rsidR="00E35BC3">
        <w:t xml:space="preserve"> 3 tiers</w:t>
      </w:r>
      <w:bookmarkEnd w:id="41"/>
    </w:p>
    <w:p w14:paraId="4DE6B16E" w14:textId="4DB91A3E" w:rsidR="00C27371" w:rsidRDefault="00C27371" w:rsidP="00C27371">
      <w:r>
        <w:t xml:space="preserve">L'architecture logicielle 3 tiers, également connue sous le nom d'architecture client-serveur en trois couches, est un modèle de conception couramment utilisé pour développer des applications. </w:t>
      </w:r>
    </w:p>
    <w:p w14:paraId="5772DB8E" w14:textId="581BA7DC" w:rsidR="00573502" w:rsidRDefault="002778AD" w:rsidP="00C27371">
      <w:r>
        <w:rPr>
          <w:noProof/>
        </w:rPr>
        <w:lastRenderedPageBreak/>
        <mc:AlternateContent>
          <mc:Choice Requires="wps">
            <w:drawing>
              <wp:anchor distT="0" distB="0" distL="114300" distR="114300" simplePos="0" relativeHeight="251666944" behindDoc="0" locked="0" layoutInCell="1" allowOverlap="1" wp14:anchorId="67E6CEF0" wp14:editId="290C4E11">
                <wp:simplePos x="0" y="0"/>
                <wp:positionH relativeFrom="column">
                  <wp:posOffset>284480</wp:posOffset>
                </wp:positionH>
                <wp:positionV relativeFrom="paragraph">
                  <wp:posOffset>3543300</wp:posOffset>
                </wp:positionV>
                <wp:extent cx="4928235" cy="258445"/>
                <wp:effectExtent l="0" t="0" r="0" b="0"/>
                <wp:wrapTopAndBottom/>
                <wp:docPr id="3"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2823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C9DABF9" w14:textId="6BF349E6" w:rsidR="00E85D16" w:rsidRPr="0036570A" w:rsidRDefault="00E85D16" w:rsidP="000742A6">
                            <w:pPr>
                              <w:pStyle w:val="Lgende"/>
                              <w:rPr>
                                <w:noProof/>
                                <w:sz w:val="24"/>
                              </w:rPr>
                            </w:pPr>
                            <w:bookmarkStart w:id="42" w:name="_Toc139265551"/>
                            <w:r>
                              <w:t xml:space="preserve">Figure </w:t>
                            </w:r>
                            <w:r>
                              <w:fldChar w:fldCharType="begin"/>
                            </w:r>
                            <w:r>
                              <w:instrText xml:space="preserve"> SEQ Figure \* ARABIC </w:instrText>
                            </w:r>
                            <w:r>
                              <w:fldChar w:fldCharType="separate"/>
                            </w:r>
                            <w:r>
                              <w:rPr>
                                <w:noProof/>
                              </w:rPr>
                              <w:t>2</w:t>
                            </w:r>
                            <w:r>
                              <w:fldChar w:fldCharType="end"/>
                            </w:r>
                            <w:r>
                              <w:rPr>
                                <w:noProof/>
                              </w:rPr>
                              <w:t xml:space="preserve">     </w:t>
                            </w:r>
                            <w:r w:rsidRPr="00AF198E">
                              <w:rPr>
                                <w:noProof/>
                              </w:rPr>
                              <w:t>3-tier client-server architecture</w:t>
                            </w:r>
                            <w:r>
                              <w:rPr>
                                <w:noProof/>
                              </w:rPr>
                              <w:t xml:space="preserve">                                </w:t>
                            </w:r>
                            <w:r>
                              <w:rPr>
                                <w:noProof/>
                              </w:rPr>
                              <w:tab/>
                              <w:t xml:space="preserve">Source: </w:t>
                            </w:r>
                            <w:r w:rsidRPr="0076215F">
                              <w:rPr>
                                <w:noProof/>
                              </w:rPr>
                              <w:t>researchgate.</w:t>
                            </w:r>
                            <w:bookmarkEnd w:id="42"/>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7E6CEF0" id="Text Box 15" o:spid="_x0000_s1041" type="#_x0000_t202" style="position:absolute;left:0;text-align:left;margin-left:22.4pt;margin-top:279pt;width:388.05pt;height:20.3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" stroked="f">
                <v:textbox style="mso-fit-shape-to-text:t" inset="0,0,0,0">
                  <w:txbxContent>
                    <w:p w14:paraId="1C9DABF9" w14:textId="6BF349E6" w:rsidR="00E85D16" w:rsidRPr="0036570A" w:rsidRDefault="00E85D16" w:rsidP="000742A6">
                      <w:pPr>
                        <w:pStyle w:val="Lgende"/>
                        <w:rPr>
                          <w:noProof/>
                          <w:sz w:val="24"/>
                        </w:rPr>
                      </w:pPr>
                      <w:bookmarkStart w:id="44" w:name="_Toc139265551"/>
                      <w:r>
                        <w:t xml:space="preserve">Figure </w:t>
                      </w:r>
                      <w:r>
                        <w:fldChar w:fldCharType="begin"/>
                      </w:r>
                      <w:r>
                        <w:instrText xml:space="preserve"> SEQ Figure \* ARABIC </w:instrText>
                      </w:r>
                      <w:r>
                        <w:fldChar w:fldCharType="separate"/>
                      </w:r>
                      <w:r>
                        <w:rPr>
                          <w:noProof/>
                        </w:rPr>
                        <w:t>2</w:t>
                      </w:r>
                      <w:r>
                        <w:fldChar w:fldCharType="end"/>
                      </w:r>
                      <w:r>
                        <w:rPr>
                          <w:noProof/>
                        </w:rPr>
                        <w:t xml:space="preserve">     </w:t>
                      </w:r>
                      <w:r w:rsidRPr="00AF198E">
                        <w:rPr>
                          <w:noProof/>
                        </w:rPr>
                        <w:t>3-tier client-server architecture</w:t>
                      </w:r>
                      <w:r>
                        <w:rPr>
                          <w:noProof/>
                        </w:rPr>
                        <w:t xml:space="preserve">                                </w:t>
                      </w:r>
                      <w:r>
                        <w:rPr>
                          <w:noProof/>
                        </w:rPr>
                        <w:tab/>
                        <w:t xml:space="preserve">Source: </w:t>
                      </w:r>
                      <w:r w:rsidRPr="0076215F">
                        <w:rPr>
                          <w:noProof/>
                        </w:rPr>
                        <w:t>researchgate.</w:t>
                      </w:r>
                      <w:bookmarkEnd w:id="44"/>
                    </w:p>
                  </w:txbxContent>
                </v:textbox>
                <w10:wrap type="topAndBottom"/>
              </v:shape>
            </w:pict>
          </mc:Fallback>
        </mc:AlternateContent>
      </w:r>
      <w:r w:rsidR="00573502">
        <w:rPr>
          <w:noProof/>
        </w:rPr>
        <w:drawing>
          <wp:anchor distT="0" distB="0" distL="114300" distR="114300" simplePos="0" relativeHeight="251800064" behindDoc="0" locked="0" layoutInCell="1" allowOverlap="1" wp14:anchorId="0F0F6782" wp14:editId="55289A61">
            <wp:simplePos x="0" y="0"/>
            <wp:positionH relativeFrom="column">
              <wp:posOffset>284909</wp:posOffset>
            </wp:positionH>
            <wp:positionV relativeFrom="paragraph">
              <wp:posOffset>462593</wp:posOffset>
            </wp:positionV>
            <wp:extent cx="4928235" cy="3023870"/>
            <wp:effectExtent l="0" t="0" r="0" b="0"/>
            <wp:wrapTopAndBottom/>
            <wp:docPr id="14840777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077738" name="Picture 1484077738"/>
                    <pic:cNvPicPr/>
                  </pic:nvPicPr>
                  <pic:blipFill>
                    <a:blip r:embed="rId28">
                      <a:extLst>
                        <a:ext uri="{28A0092B-C50C-407E-A947-70E740481C1C}">
                          <a14:useLocalDpi xmlns:a14="http://schemas.microsoft.com/office/drawing/2010/main" val="0"/>
                        </a:ext>
                      </a:extLst>
                    </a:blip>
                    <a:stretch>
                      <a:fillRect/>
                    </a:stretch>
                  </pic:blipFill>
                  <pic:spPr>
                    <a:xfrm>
                      <a:off x="0" y="0"/>
                      <a:ext cx="4928235" cy="3023870"/>
                    </a:xfrm>
                    <a:prstGeom prst="rect">
                      <a:avLst/>
                    </a:prstGeom>
                  </pic:spPr>
                </pic:pic>
              </a:graphicData>
            </a:graphic>
            <wp14:sizeRelH relativeFrom="page">
              <wp14:pctWidth>0</wp14:pctWidth>
            </wp14:sizeRelH>
            <wp14:sizeRelV relativeFrom="page">
              <wp14:pctHeight>0</wp14:pctHeight>
            </wp14:sizeRelV>
          </wp:anchor>
        </w:drawing>
      </w:r>
    </w:p>
    <w:p w14:paraId="5CD73AC2" w14:textId="23521BF7" w:rsidR="00C27371" w:rsidRDefault="00C27371" w:rsidP="00C27371"/>
    <w:p w14:paraId="0DD755BE" w14:textId="77777777" w:rsidR="00573502" w:rsidRDefault="00573502" w:rsidP="00C27371"/>
    <w:p w14:paraId="4DC8659B" w14:textId="0C41796D" w:rsidR="00C27371" w:rsidRDefault="00C27371" w:rsidP="00C27371">
      <w:r>
        <w:t>Elle divise une application en trois couches distinctes</w:t>
      </w:r>
      <w:r w:rsidR="00DA65E6">
        <w:t xml:space="preserve"> comme l’indique la figure2</w:t>
      </w:r>
      <w:r>
        <w:t>, chacune ayant ses propres responsabilités et rôles bien définis. Ces couches sont :</w:t>
      </w:r>
    </w:p>
    <w:p w14:paraId="31225F15" w14:textId="0C3E730E" w:rsidR="00C27371" w:rsidRDefault="00C27371" w:rsidP="00C27371">
      <w:r w:rsidRPr="00AF198E">
        <w:rPr>
          <w:b/>
          <w:bCs/>
        </w:rPr>
        <w:t>La couche de présentation</w:t>
      </w:r>
      <w:r>
        <w:t xml:space="preserve"> (ou interface utilisateur) : Cette couche est responsable de l'interaction entre l'utilisateur et l'application. Elle comprend les éléments visuels tels que les écrans, les menus, les boutons et les formulaires. Son objectif principal est de fournir une interface conviviale et réactive à l'utilisateur. Dans cette couche, on retrouve généralement des technologies comme les langages de programmation front-end (par exemple, JavaScript, HTML, CSS) et les </w:t>
      </w:r>
      <w:proofErr w:type="spellStart"/>
      <w:r>
        <w:t>frameworks</w:t>
      </w:r>
      <w:proofErr w:type="spellEnd"/>
      <w:r>
        <w:t xml:space="preserve"> de développement d'interfaces utilisateur (par exemple, </w:t>
      </w:r>
      <w:proofErr w:type="spellStart"/>
      <w:r>
        <w:t>Angular</w:t>
      </w:r>
      <w:proofErr w:type="spellEnd"/>
      <w:r>
        <w:t xml:space="preserve">, </w:t>
      </w:r>
      <w:proofErr w:type="spellStart"/>
      <w:r>
        <w:t>React</w:t>
      </w:r>
      <w:proofErr w:type="spellEnd"/>
      <w:r>
        <w:t>, Vue.js</w:t>
      </w:r>
      <w:r w:rsidR="00AF198E">
        <w:t>, flutter</w:t>
      </w:r>
      <w:r>
        <w:t>).</w:t>
      </w:r>
    </w:p>
    <w:p w14:paraId="23BD14B8" w14:textId="34B694CE" w:rsidR="00C27371" w:rsidRDefault="00C27371" w:rsidP="00C27371">
      <w:r w:rsidRPr="00AF198E">
        <w:rPr>
          <w:b/>
          <w:bCs/>
        </w:rPr>
        <w:t>La couche logique</w:t>
      </w:r>
      <w:r>
        <w:t xml:space="preserve"> (ou couche métier) : Cette couche contient la logique de traitement des données et des fonctionnalités spécifiques de l'application. Elle est responsable de la manipulation des données, des règles métier, des calculs et de la logique d'application. Cette couche traite les demandes provenant de la couche de présentation et effectue les opérations nécessaires pour y répondre. Elle est souvent implémentée à l'aide de langages de programmation back-end (par exemple, Java, C#, Python) et de </w:t>
      </w:r>
      <w:proofErr w:type="spellStart"/>
      <w:r>
        <w:t>frameworks</w:t>
      </w:r>
      <w:proofErr w:type="spellEnd"/>
      <w:r>
        <w:t xml:space="preserve"> applicatifs (par exemple, Spring, ASP.NET, Django).</w:t>
      </w:r>
    </w:p>
    <w:p w14:paraId="0742F2DC" w14:textId="282AC7F5" w:rsidR="00C27371" w:rsidRDefault="00C27371" w:rsidP="00C27371">
      <w:r w:rsidRPr="00AF198E">
        <w:rPr>
          <w:b/>
          <w:bCs/>
        </w:rPr>
        <w:t xml:space="preserve">La couche de données </w:t>
      </w:r>
      <w:r>
        <w:t xml:space="preserve">: Cette couche est responsable de la gestion des données utilisées par l'application. Elle peut inclure des bases de données relationnelles ou non </w:t>
      </w:r>
      <w:r>
        <w:lastRenderedPageBreak/>
        <w:t>relationnelles, des services Web, des API ou d'autres sources de données externes. La couche de données est chargée de stocker, récupérer, mettre à jour et supprimer les données nécessaires à l'application. Elle fournit également une interface pour accéder aux données à partir de la couche logique. Des technologies telles que les systèmes de gestion de bases de données (par exemple, MySQL, Oracle, MongoDB) et les API REST sont souvent utilisées dans cette couche.</w:t>
      </w:r>
    </w:p>
    <w:p w14:paraId="7157AFD3" w14:textId="77777777" w:rsidR="00C27371" w:rsidRDefault="00C27371" w:rsidP="00C27371"/>
    <w:p w14:paraId="7071FC82" w14:textId="431260AC" w:rsidR="004E2402" w:rsidRDefault="00407367" w:rsidP="00354CE6">
      <w:pPr>
        <w:pStyle w:val="Titre3"/>
      </w:pPr>
      <w:bookmarkStart w:id="43" w:name="_Toc139265622"/>
      <w:r w:rsidRPr="001D3C70">
        <w:t>Avantages de</w:t>
      </w:r>
      <w:r w:rsidR="008C2231">
        <w:t xml:space="preserve"> l’</w:t>
      </w:r>
      <w:r w:rsidRPr="001D3C70">
        <w:t xml:space="preserve">architecture </w:t>
      </w:r>
      <w:r>
        <w:t>3</w:t>
      </w:r>
      <w:r w:rsidR="00C27371">
        <w:t xml:space="preserve"> </w:t>
      </w:r>
      <w:r>
        <w:t>tiers</w:t>
      </w:r>
      <w:bookmarkEnd w:id="43"/>
    </w:p>
    <w:p w14:paraId="1633294F" w14:textId="77777777" w:rsidR="00C1004E" w:rsidRDefault="00C1004E" w:rsidP="00E752B7">
      <w:pPr>
        <w:pStyle w:val="Paragraphedeliste"/>
        <w:numPr>
          <w:ilvl w:val="0"/>
          <w:numId w:val="8"/>
        </w:numPr>
      </w:pPr>
      <w:r>
        <w:t>Objets persistants légers à haute performance</w:t>
      </w:r>
    </w:p>
    <w:p w14:paraId="43C48B59" w14:textId="77777777" w:rsidR="00C1004E" w:rsidRDefault="00C1004E" w:rsidP="00E752B7">
      <w:pPr>
        <w:pStyle w:val="Paragraphedeliste"/>
        <w:numPr>
          <w:ilvl w:val="0"/>
          <w:numId w:val="8"/>
        </w:numPr>
      </w:pPr>
      <w:r>
        <w:t>Évolutivité - Chaque couche peut se mettre à l'échelle horizontalement</w:t>
      </w:r>
    </w:p>
    <w:p w14:paraId="6622B264" w14:textId="77777777" w:rsidR="00C1004E" w:rsidRDefault="00C1004E" w:rsidP="00E752B7">
      <w:pPr>
        <w:pStyle w:val="Paragraphedeliste"/>
        <w:numPr>
          <w:ilvl w:val="0"/>
          <w:numId w:val="8"/>
        </w:numPr>
      </w:pPr>
      <w:r>
        <w:t>Performance - Étant donné que la couche de présentation peut mettre en cache les requêtes, l'utilisation du réseau est réduite au minimum, et la charge est allégée sur les couches d'application et de données.</w:t>
      </w:r>
    </w:p>
    <w:p w14:paraId="5C229718" w14:textId="77777777" w:rsidR="00C1004E" w:rsidRDefault="00C1004E" w:rsidP="00E752B7">
      <w:pPr>
        <w:pStyle w:val="Paragraphedeliste"/>
        <w:numPr>
          <w:ilvl w:val="0"/>
          <w:numId w:val="8"/>
        </w:numPr>
      </w:pPr>
      <w:r>
        <w:t>Un degré élevé de flexibilité dans la plateforme de déploiement et la configuration</w:t>
      </w:r>
    </w:p>
    <w:p w14:paraId="360B5BB8" w14:textId="77777777" w:rsidR="00C1004E" w:rsidRDefault="00C1004E" w:rsidP="00E752B7">
      <w:pPr>
        <w:pStyle w:val="Paragraphedeliste"/>
        <w:numPr>
          <w:ilvl w:val="0"/>
          <w:numId w:val="8"/>
        </w:numPr>
      </w:pPr>
      <w:r>
        <w:t>Meilleure réutilisation</w:t>
      </w:r>
    </w:p>
    <w:p w14:paraId="6CCA802D" w14:textId="77777777" w:rsidR="00C1004E" w:rsidRDefault="00C1004E" w:rsidP="00E752B7">
      <w:pPr>
        <w:pStyle w:val="Paragraphedeliste"/>
        <w:numPr>
          <w:ilvl w:val="0"/>
          <w:numId w:val="8"/>
        </w:numPr>
      </w:pPr>
      <w:r>
        <w:t>Amélioration de l'intégrité des données</w:t>
      </w:r>
    </w:p>
    <w:p w14:paraId="2FA4327D" w14:textId="77777777" w:rsidR="00C1004E" w:rsidRDefault="00C1004E" w:rsidP="00E752B7">
      <w:pPr>
        <w:pStyle w:val="Paragraphedeliste"/>
        <w:numPr>
          <w:ilvl w:val="0"/>
          <w:numId w:val="8"/>
        </w:numPr>
      </w:pPr>
      <w:r>
        <w:t>Sécurité améliorée - Le client n'a pas un accès direct à la base de données.</w:t>
      </w:r>
    </w:p>
    <w:p w14:paraId="4931ADDE" w14:textId="77777777" w:rsidR="00C1004E" w:rsidRDefault="00C1004E" w:rsidP="00E752B7">
      <w:pPr>
        <w:pStyle w:val="Paragraphedeliste"/>
        <w:numPr>
          <w:ilvl w:val="0"/>
          <w:numId w:val="8"/>
        </w:numPr>
      </w:pPr>
      <w:r>
        <w:t>Facilité de maintenance et modification aisée sans affecter les autres modules</w:t>
      </w:r>
    </w:p>
    <w:p w14:paraId="4C0F915E" w14:textId="11E7E9EE" w:rsidR="00C1004E" w:rsidRPr="00C1004E" w:rsidRDefault="00C1004E" w:rsidP="00E752B7">
      <w:pPr>
        <w:pStyle w:val="Paragraphedeliste"/>
        <w:numPr>
          <w:ilvl w:val="0"/>
          <w:numId w:val="8"/>
        </w:numPr>
      </w:pPr>
      <w:r>
        <w:t>Dans l'architecture en trois niveaux, les performances de l'application sont bonnes.</w:t>
      </w:r>
    </w:p>
    <w:p w14:paraId="6E7A9BC1" w14:textId="3C56FF29" w:rsidR="00F361B8" w:rsidRDefault="004C6CC0" w:rsidP="00354CE6">
      <w:pPr>
        <w:pStyle w:val="Titre2"/>
      </w:pPr>
      <w:bookmarkStart w:id="44" w:name="_Toc139265623"/>
      <w:r>
        <w:t>Méthode de</w:t>
      </w:r>
      <w:r w:rsidR="00F361B8" w:rsidRPr="001D3C70">
        <w:t xml:space="preserve"> modélisation</w:t>
      </w:r>
      <w:bookmarkEnd w:id="44"/>
    </w:p>
    <w:p w14:paraId="2C089BCC" w14:textId="22AFA509" w:rsidR="006A4A72" w:rsidRDefault="006A4A72" w:rsidP="006A4A72">
      <w:r w:rsidRPr="006A4A72">
        <w:t xml:space="preserve">L'UML, abréviation de </w:t>
      </w:r>
      <w:proofErr w:type="spellStart"/>
      <w:r w:rsidRPr="006A4A72">
        <w:t>Unified</w:t>
      </w:r>
      <w:proofErr w:type="spellEnd"/>
      <w:r w:rsidRPr="006A4A72">
        <w:t xml:space="preserve"> Modeling </w:t>
      </w:r>
      <w:proofErr w:type="spellStart"/>
      <w:r w:rsidRPr="006A4A72">
        <w:t>Language</w:t>
      </w:r>
      <w:proofErr w:type="spellEnd"/>
      <w:r w:rsidRPr="006A4A72">
        <w:t xml:space="preserve"> (langage de modélisation unifié), est un langage de modélisation normalisé composé d'un ensemble intégré de diagrammes, développé pour aider les développeurs de systèmes et de logiciels à spécifier, visualiser, construire et documenter les artefacts des systèmes logiciels, ainsi que pour la modélisation des entreprises et d'autres systèmes non logiciels. L'UML représente un ensemble de meilleures pratiques d'ingénierie qui ont fait leurs preuves dans la modélisation de systèmes vastes et complexes. L'UML est un élément très important du développement de logiciels orientés objet et du processus de développement de logiciels. L'UML utilise principalement des notations graphiques pour exprimer la conception des projets logiciels. L'utilisation de l'UML aide les équipes de projet à communiquer, à explorer les conceptions potentielles et à valider la conception architecturale du logiciel. Dans cet article, nous vous donnerons des idées détaillées sur ce qu'est l'UML, l'histoire de l'UML et une description de chaque type de diagramme UML, ainsi que des exemples UML.</w:t>
      </w:r>
      <w:r>
        <w:fldChar w:fldCharType="begin"/>
      </w:r>
      <w:r>
        <w:instrText xml:space="preserve"> ADDIN ZOTERO_ITEM CSL_CITATION {"citationID":"ss5pKW76","properties":{"formattedCitation":"[8]","plainCitation":"[8]","noteIndex":0},"citationItems":[{"id":68,"uris":["http://zotero.org/users/11846691/items/KZ72SLRV"],"itemData":{"id":68,"type":"webpage","title":"What is Unified Modeling Language (UML)?","URL":"https://www.visual-paradigm.com/guide/uml-unified-modeling-language/what-is-uml/;WWWSESSIONID=B90B026F444CD918FE9CA2896670D50B.www1","accessed":{"date-parts":[["2023",7,1]]}}}],"schema":"https://github.com/citation-style-language/schema/raw/master/csl-citation.json"} </w:instrText>
      </w:r>
      <w:r>
        <w:fldChar w:fldCharType="separate"/>
      </w:r>
      <w:r w:rsidRPr="006A4A72">
        <w:t>[</w:t>
      </w:r>
      <w:r w:rsidR="00724CD5">
        <w:t>5</w:t>
      </w:r>
      <w:r w:rsidRPr="006A4A72">
        <w:t>]</w:t>
      </w:r>
      <w:r>
        <w:fldChar w:fldCharType="end"/>
      </w:r>
    </w:p>
    <w:p w14:paraId="301429B2" w14:textId="77777777" w:rsidR="00D80A4A" w:rsidRDefault="00D80A4A" w:rsidP="006A4A72">
      <w:r w:rsidRPr="00D80A4A">
        <w:t>UML 2</w:t>
      </w:r>
      <w:r>
        <w:t xml:space="preserve"> présente (14) diagrammes comme l’indiques la figure3 regroupé en deux grandes parties.</w:t>
      </w:r>
    </w:p>
    <w:p w14:paraId="6635DFA2" w14:textId="5D7975B7" w:rsidR="006A4A72" w:rsidRDefault="00D80A4A" w:rsidP="006A4A72">
      <w:r>
        <w:rPr>
          <w:color w:val="000000"/>
          <w:u w:val="single"/>
        </w:rPr>
        <w:lastRenderedPageBreak/>
        <w:t>Diagrammes de structure</w:t>
      </w:r>
      <w:r>
        <w:t xml:space="preserve"> </w:t>
      </w:r>
    </w:p>
    <w:p w14:paraId="287CF7EA" w14:textId="0C8E0E7B" w:rsidR="00D80A4A" w:rsidRDefault="00D80A4A" w:rsidP="006A4A72">
      <w:r w:rsidRPr="00D80A4A">
        <w:t>Les diagrammes de structure montrent la structure statique du système et de ses parties à différents niveaux d'abstraction et de mise en œuvre, ainsi que la manière dont ils sont liés les uns aux autres. Les éléments d'un diagramme de structure représentent les concepts significatifs d'un système et peuvent inclure des concepts abstraits, réels et de mise en œuvre</w:t>
      </w:r>
      <w:r>
        <w:t xml:space="preserve"> </w:t>
      </w:r>
      <w:r>
        <w:fldChar w:fldCharType="begin"/>
      </w:r>
      <w:r>
        <w:instrText xml:space="preserve"> ADDIN ZOTERO_ITEM CSL_CITATION {"citationID":"4FXeVMIH","properties":{"formattedCitation":"[8]","plainCitation":"[8]","noteIndex":0},"citationItems":[{"id":68,"uris":["http://zotero.org/users/11846691/items/KZ72SLRV"],"itemData":{"id":68,"type":"webpage","title":"What is Unified Modeling Language (UML)?","URL":"https://www.visual-paradigm.com/guide/uml-unified-modeling-language/what-is-uml/;WWWSESSIONID=B90B026F444CD918FE9CA2896670D50B.www1","accessed":{"date-parts":[["2023",7,1]]}}}],"schema":"https://github.com/citation-style-language/schema/raw/master/csl-citation.json"} </w:instrText>
      </w:r>
      <w:r>
        <w:fldChar w:fldCharType="separate"/>
      </w:r>
      <w:r w:rsidRPr="00D80A4A">
        <w:t>[</w:t>
      </w:r>
      <w:r w:rsidR="00724CD5">
        <w:t>5</w:t>
      </w:r>
      <w:r w:rsidRPr="00D80A4A">
        <w:t>]</w:t>
      </w:r>
      <w:r>
        <w:fldChar w:fldCharType="end"/>
      </w:r>
      <w:r w:rsidRPr="00D80A4A">
        <w:t xml:space="preserve"> :</w:t>
      </w:r>
    </w:p>
    <w:p w14:paraId="057E0EA7" w14:textId="77777777" w:rsidR="00D80A4A" w:rsidRDefault="00D80A4A" w:rsidP="00E752B7">
      <w:pPr>
        <w:pStyle w:val="Paragraphedeliste"/>
        <w:numPr>
          <w:ilvl w:val="0"/>
          <w:numId w:val="9"/>
        </w:numPr>
      </w:pPr>
      <w:r>
        <w:t>Diagramme de classes</w:t>
      </w:r>
    </w:p>
    <w:p w14:paraId="5004DD08" w14:textId="77777777" w:rsidR="00D80A4A" w:rsidRDefault="00D80A4A" w:rsidP="00E752B7">
      <w:pPr>
        <w:pStyle w:val="Paragraphedeliste"/>
        <w:numPr>
          <w:ilvl w:val="0"/>
          <w:numId w:val="9"/>
        </w:numPr>
      </w:pPr>
      <w:r>
        <w:t>Diagramme de composants</w:t>
      </w:r>
    </w:p>
    <w:p w14:paraId="65A056DE" w14:textId="77777777" w:rsidR="00D80A4A" w:rsidRDefault="00D80A4A" w:rsidP="00E752B7">
      <w:pPr>
        <w:pStyle w:val="Paragraphedeliste"/>
        <w:numPr>
          <w:ilvl w:val="0"/>
          <w:numId w:val="9"/>
        </w:numPr>
      </w:pPr>
      <w:r>
        <w:t>Diagramme de déploiement</w:t>
      </w:r>
    </w:p>
    <w:p w14:paraId="5331701E" w14:textId="77777777" w:rsidR="00D80A4A" w:rsidRDefault="00D80A4A" w:rsidP="00E752B7">
      <w:pPr>
        <w:pStyle w:val="Paragraphedeliste"/>
        <w:numPr>
          <w:ilvl w:val="0"/>
          <w:numId w:val="9"/>
        </w:numPr>
      </w:pPr>
      <w:r>
        <w:t>Diagramme d'objets</w:t>
      </w:r>
    </w:p>
    <w:p w14:paraId="2AA71733" w14:textId="77777777" w:rsidR="00D80A4A" w:rsidRDefault="00D80A4A" w:rsidP="00E752B7">
      <w:pPr>
        <w:pStyle w:val="Paragraphedeliste"/>
        <w:numPr>
          <w:ilvl w:val="0"/>
          <w:numId w:val="9"/>
        </w:numPr>
      </w:pPr>
      <w:r>
        <w:t>Diagramme de paquetage</w:t>
      </w:r>
    </w:p>
    <w:p w14:paraId="6731D35F" w14:textId="77777777" w:rsidR="00D80A4A" w:rsidRDefault="00D80A4A" w:rsidP="00E752B7">
      <w:pPr>
        <w:pStyle w:val="Paragraphedeliste"/>
        <w:numPr>
          <w:ilvl w:val="0"/>
          <w:numId w:val="9"/>
        </w:numPr>
      </w:pPr>
      <w:r>
        <w:t>Diagramme de structure composite</w:t>
      </w:r>
    </w:p>
    <w:p w14:paraId="69E4D461" w14:textId="7D86C72A" w:rsidR="00D80A4A" w:rsidRDefault="00D80A4A" w:rsidP="00E752B7">
      <w:pPr>
        <w:pStyle w:val="Paragraphedeliste"/>
        <w:numPr>
          <w:ilvl w:val="0"/>
          <w:numId w:val="9"/>
        </w:numPr>
      </w:pPr>
      <w:r>
        <w:t>Diagramme de profil</w:t>
      </w:r>
    </w:p>
    <w:p w14:paraId="6C58BA67" w14:textId="3032F463" w:rsidR="00D80A4A" w:rsidRDefault="00D80A4A" w:rsidP="00D80A4A">
      <w:r>
        <w:rPr>
          <w:color w:val="000000"/>
          <w:u w:val="single"/>
        </w:rPr>
        <w:t xml:space="preserve">Diagrammes comportementaux </w:t>
      </w:r>
    </w:p>
    <w:p w14:paraId="4DF01BD1" w14:textId="47F42D58" w:rsidR="00D80A4A" w:rsidRDefault="00D80A4A" w:rsidP="00D80A4A">
      <w:r>
        <w:t>Les diagrammes de comportement montrent le comportement dynamique des objets d'un système, qui peut être décrit comme une série de changements apportés au système au fil du temps. Il existe sept types de diagrammes de comportement, comme suit</w:t>
      </w:r>
      <w:r w:rsidR="0094584A">
        <w:t xml:space="preserve"> </w:t>
      </w:r>
      <w:r w:rsidR="0094584A">
        <w:fldChar w:fldCharType="begin"/>
      </w:r>
      <w:r w:rsidR="0094584A">
        <w:instrText xml:space="preserve"> ADDIN ZOTERO_ITEM CSL_CITATION {"citationID":"M49QXlS0","properties":{"formattedCitation":"[8]","plainCitation":"[8]","noteIndex":0},"citationItems":[{"id":68,"uris":["http://zotero.org/users/11846691/items/KZ72SLRV"],"itemData":{"id":68,"type":"webpage","title":"What is Unified Modeling Language (UML)?","URL":"https://www.visual-paradigm.com/guide/uml-unified-modeling-language/what-is-uml/;WWWSESSIONID=B90B026F444CD918FE9CA2896670D50B.www1","accessed":{"date-parts":[["2023",7,1]]}}}],"schema":"https://github.com/citation-style-language/schema/raw/master/csl-citation.json"} </w:instrText>
      </w:r>
      <w:r w:rsidR="0094584A">
        <w:fldChar w:fldCharType="separate"/>
      </w:r>
      <w:r w:rsidR="0094584A" w:rsidRPr="0094584A">
        <w:t>[8]</w:t>
      </w:r>
      <w:r w:rsidR="0094584A">
        <w:fldChar w:fldCharType="end"/>
      </w:r>
      <w:r>
        <w:t xml:space="preserve"> :</w:t>
      </w:r>
    </w:p>
    <w:p w14:paraId="0F67F273" w14:textId="77777777" w:rsidR="00D80A4A" w:rsidRDefault="00D80A4A" w:rsidP="00D80A4A"/>
    <w:p w14:paraId="21CCF13B" w14:textId="77777777" w:rsidR="00D80A4A" w:rsidRDefault="00D80A4A" w:rsidP="00E752B7">
      <w:pPr>
        <w:pStyle w:val="Paragraphedeliste"/>
        <w:numPr>
          <w:ilvl w:val="0"/>
          <w:numId w:val="10"/>
        </w:numPr>
      </w:pPr>
      <w:r>
        <w:t>Diagramme de cas d'utilisation</w:t>
      </w:r>
    </w:p>
    <w:p w14:paraId="4E4F3AE6" w14:textId="77777777" w:rsidR="00D80A4A" w:rsidRDefault="00D80A4A" w:rsidP="00E752B7">
      <w:pPr>
        <w:pStyle w:val="Paragraphedeliste"/>
        <w:numPr>
          <w:ilvl w:val="0"/>
          <w:numId w:val="10"/>
        </w:numPr>
      </w:pPr>
      <w:r>
        <w:t>Diagramme d'activité</w:t>
      </w:r>
    </w:p>
    <w:p w14:paraId="50937AEC" w14:textId="77777777" w:rsidR="00D80A4A" w:rsidRDefault="00D80A4A" w:rsidP="00E752B7">
      <w:pPr>
        <w:pStyle w:val="Paragraphedeliste"/>
        <w:numPr>
          <w:ilvl w:val="0"/>
          <w:numId w:val="10"/>
        </w:numPr>
      </w:pPr>
      <w:r>
        <w:t>Diagramme de machine à états</w:t>
      </w:r>
    </w:p>
    <w:p w14:paraId="44DF82C1" w14:textId="77777777" w:rsidR="00D80A4A" w:rsidRDefault="00D80A4A" w:rsidP="00E752B7">
      <w:pPr>
        <w:pStyle w:val="Paragraphedeliste"/>
        <w:numPr>
          <w:ilvl w:val="0"/>
          <w:numId w:val="10"/>
        </w:numPr>
      </w:pPr>
      <w:r>
        <w:t>Diagramme de séquence</w:t>
      </w:r>
    </w:p>
    <w:p w14:paraId="4DA809D8" w14:textId="77777777" w:rsidR="00D80A4A" w:rsidRDefault="00D80A4A" w:rsidP="00E752B7">
      <w:pPr>
        <w:pStyle w:val="Paragraphedeliste"/>
        <w:numPr>
          <w:ilvl w:val="0"/>
          <w:numId w:val="10"/>
        </w:numPr>
      </w:pPr>
      <w:r>
        <w:t>Diagramme de communication</w:t>
      </w:r>
    </w:p>
    <w:p w14:paraId="428E743E" w14:textId="77777777" w:rsidR="00D80A4A" w:rsidRDefault="00D80A4A" w:rsidP="00E752B7">
      <w:pPr>
        <w:pStyle w:val="Paragraphedeliste"/>
        <w:numPr>
          <w:ilvl w:val="0"/>
          <w:numId w:val="10"/>
        </w:numPr>
      </w:pPr>
      <w:r>
        <w:t>Diagramme d'aperçu des interactions</w:t>
      </w:r>
    </w:p>
    <w:p w14:paraId="47674A7A" w14:textId="6E0E4104" w:rsidR="00D80A4A" w:rsidRDefault="00D80A4A" w:rsidP="00E752B7">
      <w:pPr>
        <w:pStyle w:val="Paragraphedeliste"/>
        <w:numPr>
          <w:ilvl w:val="0"/>
          <w:numId w:val="10"/>
        </w:numPr>
      </w:pPr>
      <w:r>
        <w:t>Diagramme des temps</w:t>
      </w:r>
    </w:p>
    <w:p w14:paraId="77454FF1" w14:textId="77777777" w:rsidR="0094584A" w:rsidRDefault="0094584A" w:rsidP="0094584A"/>
    <w:p w14:paraId="1BDA7503" w14:textId="08A30B96" w:rsidR="0094584A" w:rsidRPr="006A4A72" w:rsidRDefault="00623BCC" w:rsidP="0094584A">
      <w:r>
        <w:rPr>
          <w:noProof/>
        </w:rPr>
        <w:lastRenderedPageBreak/>
        <w:drawing>
          <wp:anchor distT="0" distB="0" distL="114300" distR="114300" simplePos="0" relativeHeight="251431424" behindDoc="0" locked="0" layoutInCell="1" allowOverlap="1" wp14:anchorId="16AD4A11" wp14:editId="79639199">
            <wp:simplePos x="0" y="0"/>
            <wp:positionH relativeFrom="column">
              <wp:posOffset>0</wp:posOffset>
            </wp:positionH>
            <wp:positionV relativeFrom="paragraph">
              <wp:posOffset>7620</wp:posOffset>
            </wp:positionV>
            <wp:extent cx="5943600" cy="2709545"/>
            <wp:effectExtent l="0" t="0" r="0" b="0"/>
            <wp:wrapTopAndBottom/>
            <wp:docPr id="62058825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588251" name="Picture 620588251"/>
                    <pic:cNvPicPr/>
                  </pic:nvPicPr>
                  <pic:blipFill>
                    <a:blip r:embed="rId29">
                      <a:extLst>
                        <a:ext uri="{28A0092B-C50C-407E-A947-70E740481C1C}">
                          <a14:useLocalDpi xmlns:a14="http://schemas.microsoft.com/office/drawing/2010/main" val="0"/>
                        </a:ext>
                      </a:extLst>
                    </a:blip>
                    <a:stretch>
                      <a:fillRect/>
                    </a:stretch>
                  </pic:blipFill>
                  <pic:spPr>
                    <a:xfrm>
                      <a:off x="0" y="0"/>
                      <a:ext cx="5943600" cy="2709545"/>
                    </a:xfrm>
                    <a:prstGeom prst="rect">
                      <a:avLst/>
                    </a:prstGeom>
                  </pic:spPr>
                </pic:pic>
              </a:graphicData>
            </a:graphic>
            <wp14:sizeRelH relativeFrom="page">
              <wp14:pctWidth>0</wp14:pctWidth>
            </wp14:sizeRelH>
            <wp14:sizeRelV relativeFrom="page">
              <wp14:pctHeight>0</wp14:pctHeight>
            </wp14:sizeRelV>
          </wp:anchor>
        </w:drawing>
      </w:r>
      <w:r w:rsidR="002778AD">
        <w:rPr>
          <w:noProof/>
        </w:rPr>
        <mc:AlternateContent>
          <mc:Choice Requires="wps">
            <w:drawing>
              <wp:anchor distT="0" distB="0" distL="114300" distR="114300" simplePos="0" relativeHeight="251667968" behindDoc="0" locked="0" layoutInCell="1" allowOverlap="1" wp14:anchorId="1AAA57FF" wp14:editId="72002147">
                <wp:simplePos x="0" y="0"/>
                <wp:positionH relativeFrom="column">
                  <wp:posOffset>0</wp:posOffset>
                </wp:positionH>
                <wp:positionV relativeFrom="paragraph">
                  <wp:posOffset>2770505</wp:posOffset>
                </wp:positionV>
                <wp:extent cx="5943600" cy="258445"/>
                <wp:effectExtent l="0" t="0" r="0" b="0"/>
                <wp:wrapTopAndBottom/>
                <wp:docPr id="2"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3FE9B12" w14:textId="6C28BA57" w:rsidR="00E85D16" w:rsidRPr="0071028A" w:rsidRDefault="00E85D16" w:rsidP="0094584A">
                            <w:pPr>
                              <w:pStyle w:val="Lgende"/>
                              <w:rPr>
                                <w:noProof/>
                                <w:sz w:val="24"/>
                              </w:rPr>
                            </w:pPr>
                            <w:bookmarkStart w:id="45" w:name="_Toc139265552"/>
                            <w:r>
                              <w:t xml:space="preserve">Figure </w:t>
                            </w:r>
                            <w:r>
                              <w:fldChar w:fldCharType="begin"/>
                            </w:r>
                            <w:r>
                              <w:instrText xml:space="preserve"> SEQ Figure \* ARABIC </w:instrText>
                            </w:r>
                            <w:r>
                              <w:fldChar w:fldCharType="separate"/>
                            </w:r>
                            <w:r>
                              <w:rPr>
                                <w:noProof/>
                              </w:rPr>
                              <w:t>3</w:t>
                            </w:r>
                            <w:r>
                              <w:fldChar w:fldCharType="end"/>
                            </w:r>
                            <w:r>
                              <w:rPr>
                                <w:noProof/>
                              </w:rPr>
                              <w:t xml:space="preserve"> UML diagram structure</w:t>
                            </w:r>
                            <w:bookmarkEnd w:id="45"/>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1AAA57FF" id="Text Box 16" o:spid="_x0000_s1042" type="#_x0000_t202" style="position:absolute;left:0;text-align:left;margin-left:0;margin-top:218.15pt;width:468pt;height:20.3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" stroked="f">
                <v:textbox style="mso-fit-shape-to-text:t" inset="0,0,0,0">
                  <w:txbxContent>
                    <w:p w14:paraId="13FE9B12" w14:textId="6C28BA57" w:rsidR="00E85D16" w:rsidRPr="0071028A" w:rsidRDefault="00E85D16" w:rsidP="0094584A">
                      <w:pPr>
                        <w:pStyle w:val="Lgende"/>
                        <w:rPr>
                          <w:noProof/>
                          <w:sz w:val="24"/>
                        </w:rPr>
                      </w:pPr>
                      <w:bookmarkStart w:id="48" w:name="_Toc139265552"/>
                      <w:r>
                        <w:t xml:space="preserve">Figure </w:t>
                      </w:r>
                      <w:r>
                        <w:fldChar w:fldCharType="begin"/>
                      </w:r>
                      <w:r>
                        <w:instrText xml:space="preserve"> SEQ Figure \* ARABIC </w:instrText>
                      </w:r>
                      <w:r>
                        <w:fldChar w:fldCharType="separate"/>
                      </w:r>
                      <w:r>
                        <w:rPr>
                          <w:noProof/>
                        </w:rPr>
                        <w:t>3</w:t>
                      </w:r>
                      <w:r>
                        <w:fldChar w:fldCharType="end"/>
                      </w:r>
                      <w:r>
                        <w:rPr>
                          <w:noProof/>
                        </w:rPr>
                        <w:t xml:space="preserve"> UML diagram structure</w:t>
                      </w:r>
                      <w:bookmarkEnd w:id="48"/>
                    </w:p>
                  </w:txbxContent>
                </v:textbox>
                <w10:wrap type="topAndBottom"/>
              </v:shape>
            </w:pict>
          </mc:Fallback>
        </mc:AlternateContent>
      </w:r>
    </w:p>
    <w:p w14:paraId="16C709F0" w14:textId="7D7C6953" w:rsidR="00F361B8" w:rsidRPr="001D3C70" w:rsidRDefault="00F361B8" w:rsidP="00F361B8">
      <w:r w:rsidRPr="001D3C70">
        <w:t>L'UML offre différents types de diagrammes qui nous permettent de décrire en détail les composants de notre application et leurs relations.</w:t>
      </w:r>
    </w:p>
    <w:p w14:paraId="4A62483B" w14:textId="15F2A8FE" w:rsidR="00323A1D" w:rsidRPr="001D3C70" w:rsidRDefault="00323A1D" w:rsidP="00323A1D">
      <w:r w:rsidRPr="001D3C70">
        <w:t xml:space="preserve">Dans le cadre de la conception de notre </w:t>
      </w:r>
      <w:r w:rsidR="009B4018">
        <w:t>système</w:t>
      </w:r>
      <w:r w:rsidRPr="001D3C70">
        <w:t xml:space="preserve">, </w:t>
      </w:r>
      <w:r w:rsidR="005F528A">
        <w:t>l</w:t>
      </w:r>
      <w:r w:rsidRPr="001D3C70">
        <w:t xml:space="preserve">es </w:t>
      </w:r>
      <w:r w:rsidR="00E745C6" w:rsidRPr="001D3C70">
        <w:t>trois</w:t>
      </w:r>
      <w:r w:rsidRPr="001D3C70">
        <w:t xml:space="preserve"> principaux types de diagrammes utilisés sont les diagrammes de </w:t>
      </w:r>
      <w:r w:rsidR="00464871" w:rsidRPr="001D3C70">
        <w:t>classes,</w:t>
      </w:r>
      <w:r w:rsidRPr="001D3C70">
        <w:t xml:space="preserve"> les diagrammes de séquence</w:t>
      </w:r>
      <w:r w:rsidR="00E745C6" w:rsidRPr="001D3C70">
        <w:t xml:space="preserve"> et les </w:t>
      </w:r>
      <w:r w:rsidR="00464871" w:rsidRPr="001D3C70">
        <w:t>diagrammes de cas d’utilisation</w:t>
      </w:r>
      <w:r w:rsidRPr="001D3C70">
        <w:t>. Voici comment nous les utilisons :</w:t>
      </w:r>
    </w:p>
    <w:p w14:paraId="56385F21" w14:textId="74673564" w:rsidR="00323A1D" w:rsidRPr="001D3C70" w:rsidRDefault="00323A1D" w:rsidP="00354CE6">
      <w:pPr>
        <w:pStyle w:val="Titre3"/>
      </w:pPr>
      <w:bookmarkStart w:id="46" w:name="_Toc139265624"/>
      <w:r w:rsidRPr="001D3C70">
        <w:t>Diagrammes de classes</w:t>
      </w:r>
      <w:bookmarkEnd w:id="46"/>
      <w:r w:rsidRPr="001D3C70">
        <w:t xml:space="preserve"> </w:t>
      </w:r>
    </w:p>
    <w:p w14:paraId="4BA65FB0" w14:textId="77777777" w:rsidR="00323A1D" w:rsidRPr="001D3C70" w:rsidRDefault="00323A1D" w:rsidP="00E752B7">
      <w:pPr>
        <w:pStyle w:val="Paragraphedeliste"/>
        <w:numPr>
          <w:ilvl w:val="0"/>
          <w:numId w:val="3"/>
        </w:numPr>
      </w:pPr>
      <w:r w:rsidRPr="001D3C70">
        <w:t>Nous utilisons les diagrammes de classes pour représenter les différentes classes de notre application. Chaque classe est représentée par un rectangle contenant son nom, ses attributs et ses méthodes.</w:t>
      </w:r>
    </w:p>
    <w:p w14:paraId="48B1AF97" w14:textId="77777777" w:rsidR="00323A1D" w:rsidRPr="001D3C70" w:rsidRDefault="00323A1D" w:rsidP="00E752B7">
      <w:pPr>
        <w:pStyle w:val="Paragraphedeliste"/>
        <w:numPr>
          <w:ilvl w:val="0"/>
          <w:numId w:val="3"/>
        </w:numPr>
      </w:pPr>
      <w:r w:rsidRPr="001D3C70">
        <w:t>Les attributs représentent les caractéristiques de chaque classe, tandis que les méthodes définissent les actions qu'une classe peut effectuer.</w:t>
      </w:r>
    </w:p>
    <w:p w14:paraId="63AA06B9" w14:textId="77777777" w:rsidR="00323A1D" w:rsidRPr="001D3C70" w:rsidRDefault="00323A1D" w:rsidP="00E752B7">
      <w:pPr>
        <w:pStyle w:val="Paragraphedeliste"/>
        <w:numPr>
          <w:ilvl w:val="0"/>
          <w:numId w:val="3"/>
        </w:numPr>
      </w:pPr>
      <w:r w:rsidRPr="001D3C70">
        <w:t>Les relations entre les classes sont également représentées dans les diagrammes de classes. Par exemple, nous utilisons des associations pour indiquer les liens entre les différentes classes, des agrégations pour représenter des relations tout-en-un et des généralisations pour exprimer des relations d'héritage.</w:t>
      </w:r>
    </w:p>
    <w:p w14:paraId="44AF3FCD" w14:textId="3678293A" w:rsidR="00323A1D" w:rsidRPr="001D3C70" w:rsidRDefault="00323A1D" w:rsidP="00354CE6">
      <w:pPr>
        <w:pStyle w:val="Titre3"/>
      </w:pPr>
      <w:bookmarkStart w:id="47" w:name="_Toc139265625"/>
      <w:r w:rsidRPr="001D3C70">
        <w:t>Diagrammes de séquence</w:t>
      </w:r>
      <w:bookmarkEnd w:id="47"/>
      <w:r w:rsidRPr="001D3C70">
        <w:t xml:space="preserve"> </w:t>
      </w:r>
    </w:p>
    <w:p w14:paraId="122F6D39" w14:textId="77777777" w:rsidR="00323A1D" w:rsidRPr="001D3C70" w:rsidRDefault="00323A1D" w:rsidP="00E752B7">
      <w:pPr>
        <w:pStyle w:val="Paragraphedeliste"/>
        <w:numPr>
          <w:ilvl w:val="0"/>
          <w:numId w:val="4"/>
        </w:numPr>
      </w:pPr>
      <w:r w:rsidRPr="001D3C70">
        <w:t>Les diagrammes de séquence nous permettent de décrire les interactions entre les différents composants de notre application lors de l'exécution de scénarios spécifiques.</w:t>
      </w:r>
    </w:p>
    <w:p w14:paraId="407DDDB4" w14:textId="585C2A40" w:rsidR="00323A1D" w:rsidRPr="001D3C70" w:rsidRDefault="00323A1D" w:rsidP="00E752B7">
      <w:pPr>
        <w:pStyle w:val="Paragraphedeliste"/>
        <w:numPr>
          <w:ilvl w:val="0"/>
          <w:numId w:val="4"/>
        </w:numPr>
      </w:pPr>
      <w:r w:rsidRPr="001D3C70">
        <w:t xml:space="preserve">Nous utilisons ces diagrammes pour modéliser le flux des actions et les échanges de messages entre les objets. </w:t>
      </w:r>
    </w:p>
    <w:p w14:paraId="24D31F4B" w14:textId="7A5F6B8D" w:rsidR="00E745C6" w:rsidRPr="001D3C70" w:rsidRDefault="00E745C6" w:rsidP="00354CE6">
      <w:pPr>
        <w:pStyle w:val="Titre3"/>
      </w:pPr>
      <w:bookmarkStart w:id="48" w:name="_Toc139265626"/>
      <w:r w:rsidRPr="001D3C70">
        <w:lastRenderedPageBreak/>
        <w:t>Diagramme de cas d'utilisation</w:t>
      </w:r>
      <w:bookmarkEnd w:id="48"/>
      <w:r w:rsidRPr="001D3C70">
        <w:t xml:space="preserve"> </w:t>
      </w:r>
    </w:p>
    <w:p w14:paraId="526458CF" w14:textId="77777777" w:rsidR="00E745C6" w:rsidRPr="001D3C70" w:rsidRDefault="00E745C6" w:rsidP="00E752B7">
      <w:pPr>
        <w:pStyle w:val="Paragraphedeliste"/>
        <w:numPr>
          <w:ilvl w:val="0"/>
          <w:numId w:val="5"/>
        </w:numPr>
      </w:pPr>
      <w:r w:rsidRPr="001D3C70">
        <w:t>Le diagramme de cas d'utilisation nous permet de modéliser les différentes fonctionnalités de notre application du point de vue des acteurs qui interagissent avec elle.</w:t>
      </w:r>
    </w:p>
    <w:p w14:paraId="6EAFF1DC" w14:textId="6841D970" w:rsidR="00E745C6" w:rsidRPr="001D3C70" w:rsidRDefault="00E745C6" w:rsidP="00E752B7">
      <w:pPr>
        <w:pStyle w:val="Paragraphedeliste"/>
        <w:numPr>
          <w:ilvl w:val="0"/>
          <w:numId w:val="5"/>
        </w:numPr>
      </w:pPr>
      <w:r w:rsidRPr="001D3C70">
        <w:t xml:space="preserve">Nous identifions les acteurs, tels que les </w:t>
      </w:r>
      <w:r w:rsidR="00CC1EC8">
        <w:t>utilisateurs</w:t>
      </w:r>
      <w:r w:rsidRPr="001D3C70">
        <w:t>, les administrateurs ou les candidats, qui interagissent avec l'application.</w:t>
      </w:r>
    </w:p>
    <w:p w14:paraId="2C92F7E2" w14:textId="1F01150D" w:rsidR="009B242A" w:rsidRPr="001D3C70" w:rsidRDefault="00464871" w:rsidP="00464871">
      <w:r w:rsidRPr="001D3C70">
        <w:t xml:space="preserve">En combinant ces trois diagrammes, nous sommes en mesure de concevoir une architecture logicielle solide et bien structurée pour notre application de </w:t>
      </w:r>
      <w:r w:rsidR="00CC1EC8">
        <w:t>tontine</w:t>
      </w:r>
      <w:r w:rsidRPr="001D3C70">
        <w:t>. Ils nous aident à visualiser la structure, à modéliser les interactions et à clarifier les fonctionnalités de l'application, ce qui contribue à un développement efficace et à une meilleure compréhension de notre système</w:t>
      </w:r>
      <w:r w:rsidR="009B242A" w:rsidRPr="001D3C70">
        <w:t>.</w:t>
      </w:r>
    </w:p>
    <w:p w14:paraId="704BA317" w14:textId="6C4C6F3A" w:rsidR="00583613" w:rsidRDefault="00583613" w:rsidP="007F3841">
      <w:pPr>
        <w:pStyle w:val="Titre2"/>
      </w:pPr>
      <w:r w:rsidRPr="004A7F2F">
        <w:br w:type="page"/>
      </w:r>
      <w:bookmarkStart w:id="49" w:name="_Toc139265627"/>
      <w:r w:rsidR="008E2153">
        <w:lastRenderedPageBreak/>
        <w:t>Les technologies de conception</w:t>
      </w:r>
      <w:bookmarkEnd w:id="49"/>
    </w:p>
    <w:p w14:paraId="603D0B64" w14:textId="4B53EE65" w:rsidR="00AC7AA3" w:rsidRPr="00AC7AA3" w:rsidRDefault="00DA3E76" w:rsidP="002E1823">
      <w:pPr>
        <w:pStyle w:val="Titre3"/>
      </w:pPr>
      <w:bookmarkStart w:id="50" w:name="_Toc139265628"/>
      <w:r w:rsidRPr="002E1823">
        <w:rPr>
          <w:noProof/>
        </w:rPr>
        <w:drawing>
          <wp:anchor distT="0" distB="0" distL="114300" distR="114300" simplePos="0" relativeHeight="251749888" behindDoc="0" locked="0" layoutInCell="1" allowOverlap="1" wp14:anchorId="617F7FFC" wp14:editId="5DF1AB66">
            <wp:simplePos x="0" y="0"/>
            <wp:positionH relativeFrom="column">
              <wp:posOffset>-502920</wp:posOffset>
            </wp:positionH>
            <wp:positionV relativeFrom="paragraph">
              <wp:posOffset>455295</wp:posOffset>
            </wp:positionV>
            <wp:extent cx="6594475" cy="4175125"/>
            <wp:effectExtent l="0" t="0" r="0" b="0"/>
            <wp:wrapTopAndBottom/>
            <wp:docPr id="9347487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748776" name="Picture 934748776"/>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594475" cy="4175125"/>
                    </a:xfrm>
                    <a:prstGeom prst="rect">
                      <a:avLst/>
                    </a:prstGeom>
                  </pic:spPr>
                </pic:pic>
              </a:graphicData>
            </a:graphic>
            <wp14:sizeRelH relativeFrom="page">
              <wp14:pctWidth>0</wp14:pctWidth>
            </wp14:sizeRelH>
            <wp14:sizeRelV relativeFrom="page">
              <wp14:pctHeight>0</wp14:pctHeight>
            </wp14:sizeRelV>
          </wp:anchor>
        </w:drawing>
      </w:r>
      <w:r w:rsidR="002778AD">
        <w:rPr>
          <w:noProof/>
        </w:rPr>
        <mc:AlternateContent>
          <mc:Choice Requires="wps">
            <w:drawing>
              <wp:anchor distT="0" distB="0" distL="114300" distR="114300" simplePos="0" relativeHeight="251665920" behindDoc="0" locked="0" layoutInCell="1" allowOverlap="1" wp14:anchorId="59F8D418" wp14:editId="7DD249EB">
                <wp:simplePos x="0" y="0"/>
                <wp:positionH relativeFrom="column">
                  <wp:posOffset>-382270</wp:posOffset>
                </wp:positionH>
                <wp:positionV relativeFrom="paragraph">
                  <wp:posOffset>5754370</wp:posOffset>
                </wp:positionV>
                <wp:extent cx="6624955" cy="258445"/>
                <wp:effectExtent l="0" t="3175" r="0" b="0"/>
                <wp:wrapTopAndBottom/>
                <wp:docPr id="1"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24955" cy="2584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F8043B" w14:textId="53269137" w:rsidR="00E85D16" w:rsidRPr="00CD08CB" w:rsidRDefault="00E85D16" w:rsidP="00CD08CB">
                            <w:pPr>
                              <w:pStyle w:val="Lgende"/>
                              <w:rPr>
                                <w:noProof/>
                                <w:lang w:val="en-US"/>
                              </w:rPr>
                            </w:pPr>
                            <w:bookmarkStart w:id="51" w:name="_Toc139265553"/>
                            <w:r w:rsidRPr="00CD08CB">
                              <w:rPr>
                                <w:lang w:val="en-US"/>
                              </w:rPr>
                              <w:t xml:space="preserve">Figure </w:t>
                            </w:r>
                            <w:r>
                              <w:fldChar w:fldCharType="begin"/>
                            </w:r>
                            <w:r w:rsidRPr="00CD08CB">
                              <w:rPr>
                                <w:lang w:val="en-US"/>
                              </w:rPr>
                              <w:instrText xml:space="preserve"> SEQ Figure \* ARABIC </w:instrText>
                            </w:r>
                            <w:r>
                              <w:fldChar w:fldCharType="separate"/>
                            </w:r>
                            <w:r>
                              <w:rPr>
                                <w:noProof/>
                                <w:lang w:val="en-US"/>
                              </w:rPr>
                              <w:t>4</w:t>
                            </w:r>
                            <w:r>
                              <w:fldChar w:fldCharType="end"/>
                            </w:r>
                            <w:r w:rsidRPr="00CD08CB">
                              <w:rPr>
                                <w:noProof/>
                                <w:lang w:val="en-US"/>
                              </w:rPr>
                              <w:t>: Cross-platform mobile frameworks used by software developers worldwide from 2019 to 2022</w:t>
                            </w:r>
                            <w:bookmarkEnd w:id="51"/>
                            <w:r w:rsidRPr="00CD08CB">
                              <w:rPr>
                                <w:noProof/>
                                <w:lang w:val="en-US"/>
                              </w:rPr>
                              <w:t xml:space="preserve"> </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59F8D418" id="Text Box 14" o:spid="_x0000_s1043" type="#_x0000_t202" style="position:absolute;left:0;text-align:left;margin-left:-30.1pt;margin-top:453.1pt;width:521.65pt;height:20.3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" stroked="f">
                <v:textbox style="mso-fit-shape-to-text:t" inset="0,0,0,0">
                  <w:txbxContent>
                    <w:p w14:paraId="69F8043B" w14:textId="53269137" w:rsidR="00E85D16" w:rsidRPr="00CD08CB" w:rsidRDefault="00E85D16" w:rsidP="00CD08CB">
                      <w:pPr>
                        <w:pStyle w:val="Lgende"/>
                        <w:rPr>
                          <w:noProof/>
                          <w:lang w:val="en-US"/>
                        </w:rPr>
                      </w:pPr>
                      <w:bookmarkStart w:id="55" w:name="_Toc139265553"/>
                      <w:r w:rsidRPr="00CD08CB">
                        <w:rPr>
                          <w:lang w:val="en-US"/>
                        </w:rPr>
                        <w:t xml:space="preserve">Figure </w:t>
                      </w:r>
                      <w:r>
                        <w:fldChar w:fldCharType="begin"/>
                      </w:r>
                      <w:r w:rsidRPr="00CD08CB">
                        <w:rPr>
                          <w:lang w:val="en-US"/>
                        </w:rPr>
                        <w:instrText xml:space="preserve"> SEQ Figure \* ARABIC </w:instrText>
                      </w:r>
                      <w:r>
                        <w:fldChar w:fldCharType="separate"/>
                      </w:r>
                      <w:r>
                        <w:rPr>
                          <w:noProof/>
                          <w:lang w:val="en-US"/>
                        </w:rPr>
                        <w:t>4</w:t>
                      </w:r>
                      <w:r>
                        <w:fldChar w:fldCharType="end"/>
                      </w:r>
                      <w:r w:rsidRPr="00CD08CB">
                        <w:rPr>
                          <w:noProof/>
                          <w:lang w:val="en-US"/>
                        </w:rPr>
                        <w:t>: Cross-platform mobile frameworks used by software developers worldwide from 2019 to 2022</w:t>
                      </w:r>
                      <w:bookmarkEnd w:id="55"/>
                      <w:r w:rsidRPr="00CD08CB">
                        <w:rPr>
                          <w:noProof/>
                          <w:lang w:val="en-US"/>
                        </w:rPr>
                        <w:t xml:space="preserve"> </w:t>
                      </w:r>
                    </w:p>
                  </w:txbxContent>
                </v:textbox>
                <w10:wrap type="topAndBottom"/>
              </v:shape>
            </w:pict>
          </mc:Fallback>
        </mc:AlternateContent>
      </w:r>
      <w:r w:rsidR="008E2153" w:rsidRPr="002E1823">
        <w:t>Framework</w:t>
      </w:r>
      <w:r w:rsidR="00235B60">
        <w:t xml:space="preserve"> pour le frontend</w:t>
      </w:r>
      <w:bookmarkEnd w:id="50"/>
    </w:p>
    <w:p w14:paraId="44FFF698" w14:textId="2AF2D8FC" w:rsidR="00870D56" w:rsidRPr="00870D56" w:rsidRDefault="00AF72F4" w:rsidP="00A94B12">
      <w:pPr>
        <w:pStyle w:val="Titre4"/>
      </w:pPr>
      <w:bookmarkStart w:id="52" w:name="_Toc139265629"/>
      <w:r>
        <w:t>Flutte</w:t>
      </w:r>
      <w:r w:rsidR="00473809">
        <w:t>r</w:t>
      </w:r>
      <w:bookmarkEnd w:id="52"/>
    </w:p>
    <w:p w14:paraId="1BFE1619" w14:textId="108F100D" w:rsidR="00AF72F4" w:rsidRDefault="00AF72F4" w:rsidP="00AF72F4">
      <w:r>
        <w:t xml:space="preserve">Flutter est un SDK assez récent (apparu en 2017) de Google. Il s'agit d'un ensemble d'outils gratuits et open-source permettant de développer des applications mobiles multiplateformes, ainsi que des solutions web, de bureau et embarquées à partir d'une base de code unique. Avec Flutter, vous pouvez développer aussi bien des </w:t>
      </w:r>
      <w:proofErr w:type="spellStart"/>
      <w:r>
        <w:t>MVPs</w:t>
      </w:r>
      <w:proofErr w:type="spellEnd"/>
      <w:r>
        <w:t xml:space="preserve"> que des produits complets.</w:t>
      </w:r>
    </w:p>
    <w:p w14:paraId="5CA81C68" w14:textId="2CA64692" w:rsidR="00AF72F4" w:rsidRDefault="00AF72F4" w:rsidP="00AF72F4">
      <w:r>
        <w:t xml:space="preserve">Flutter est écrit en C/C++ et en Dart. Mais il utilise Dart pour le développement des applications. </w:t>
      </w:r>
    </w:p>
    <w:p w14:paraId="6F23E2D8" w14:textId="3B37C86A" w:rsidR="00AF72F4" w:rsidRDefault="00AF72F4" w:rsidP="00AF72F4">
      <w:r>
        <w:t xml:space="preserve">Dart est aujourd'hui le langage de programmation le plus rapide pour la création d'applications iOS et Android. Il aide à créer des composants d'interface utilisateur fonctionnels, offre un excellent support IDE avec de puissantes fonctions d'auto-complétion, permet le prototypage en direct sans perdre l'état de l'application, et </w:t>
      </w:r>
      <w:r>
        <w:lastRenderedPageBreak/>
        <w:t xml:space="preserve">nécessite une programmation orientée objet. Il vous permet de créer des interfaces utilisateur flexibles et expressives qui fonctionnent en mode natif. </w:t>
      </w:r>
    </w:p>
    <w:p w14:paraId="120A195C" w14:textId="66106CBD" w:rsidR="00AF72F4" w:rsidRDefault="00AF72F4" w:rsidP="00AF72F4">
      <w:r>
        <w:t>Flutter se compose de deux parties :</w:t>
      </w:r>
    </w:p>
    <w:p w14:paraId="287B9E90" w14:textId="5C49161C" w:rsidR="00AF72F4" w:rsidRDefault="00AF72F4" w:rsidP="00AF72F4">
      <w:r>
        <w:t>Le SDK</w:t>
      </w:r>
      <w:r w:rsidR="00A20C73">
        <w:t xml:space="preserve"> (</w:t>
      </w:r>
      <w:r w:rsidR="00A20C73" w:rsidRPr="00A20C73">
        <w:t xml:space="preserve">Software </w:t>
      </w:r>
      <w:proofErr w:type="spellStart"/>
      <w:r w:rsidR="00A20C73" w:rsidRPr="00A20C73">
        <w:t>Development</w:t>
      </w:r>
      <w:proofErr w:type="spellEnd"/>
      <w:r w:rsidR="00A20C73" w:rsidRPr="00A20C73">
        <w:t xml:space="preserve"> Kit</w:t>
      </w:r>
      <w:r w:rsidR="00A20C73">
        <w:t>)</w:t>
      </w:r>
      <w:r>
        <w:t>, qui est un ensemble d'outils pour le développement, le débogage, le profilage, etc.</w:t>
      </w:r>
    </w:p>
    <w:p w14:paraId="297EC05F" w14:textId="77777777" w:rsidR="00AF72F4" w:rsidRDefault="00AF72F4" w:rsidP="00AF72F4">
      <w:r>
        <w:t xml:space="preserve">Le </w:t>
      </w:r>
      <w:proofErr w:type="spellStart"/>
      <w:r>
        <w:t>framework</w:t>
      </w:r>
      <w:proofErr w:type="spellEnd"/>
      <w:r>
        <w:t xml:space="preserve"> lui-même, qui est une bibliothèque d'interface utilisateur basée sur des widgets. Elle est représentée par une collection de boutons, de textes, de curseurs, etc. que vous pouvez personnaliser et créer votre propre design.</w:t>
      </w:r>
    </w:p>
    <w:p w14:paraId="1A63451E" w14:textId="0ED7922A" w:rsidR="00870D56" w:rsidRPr="00870D56" w:rsidRDefault="00AF72F4" w:rsidP="00870D56">
      <w:r>
        <w:t>Les applications basées sur Flutter sont construites à partir d'une base de code unique, et le langage de programmation Dart est compilé directement en code natif, ce qui augmente les performances de ces applications. Elles utilisent une unité de traitement graphique (GPU) pour le rendu et peuvent accéder aux API et aux services de la plateforme (appareil photo, stockage local, etc.).</w:t>
      </w:r>
      <w:r w:rsidR="00870D56">
        <w:fldChar w:fldCharType="begin"/>
      </w:r>
      <w:r w:rsidR="00870D56">
        <w:instrText xml:space="preserve"> ADDIN ZOTERO_ITEM CSL_CITATION {"citationID":"c0Pg92Xg","properties":{"formattedCitation":"[9]","plainCitation":"[9]","noteIndex":0},"citationItems":[{"id":64,"uris":["http://zotero.org/users/11846691/items/BRD8F6PH"],"itemData":{"id":64,"type":"webpage","abstract":"Are you unsure about what to choose: Flutter vs. React Native? Discover the difference between these two and what pros and cons they have.","language":"en-US","note":"section: Technologies &amp; Tools","title":"Flutter vs. React Native: Which is Better for 2023? | SaM Solutions","title-short":"Flutter vs. React Native","URL":"https://www.sam-solutions.com:443/blog/flutter-vs-react-native/","accessed":{"date-parts":[["2023",6,29]]},"issued":{"date-parts":[["2023",3,14]]}}}],"schema":"https://github.com/citation-style-language/schema/raw/master/csl-citation.json"} </w:instrText>
      </w:r>
      <w:r w:rsidR="00870D56">
        <w:fldChar w:fldCharType="separate"/>
      </w:r>
      <w:r w:rsidR="00870D56" w:rsidRPr="00870D56">
        <w:t>[</w:t>
      </w:r>
      <w:r w:rsidR="00724CD5">
        <w:t>6</w:t>
      </w:r>
      <w:r w:rsidR="00870D56" w:rsidRPr="00870D56">
        <w:t>]</w:t>
      </w:r>
      <w:r w:rsidR="00870D56">
        <w:fldChar w:fldCharType="end"/>
      </w:r>
    </w:p>
    <w:p w14:paraId="4CA43FE7" w14:textId="3491EDA3" w:rsidR="00870D56" w:rsidRDefault="00A25CFE" w:rsidP="00A25CFE">
      <w:r>
        <w:br w:type="page"/>
      </w:r>
    </w:p>
    <w:p w14:paraId="25FF8A79" w14:textId="7EC6A05A" w:rsidR="00B94A5A" w:rsidRDefault="00870D56" w:rsidP="00A94B12">
      <w:pPr>
        <w:pStyle w:val="Titre4"/>
      </w:pPr>
      <w:bookmarkStart w:id="53" w:name="_Toc139265631"/>
      <w:r>
        <w:lastRenderedPageBreak/>
        <w:t xml:space="preserve">Avantages et inconvénients </w:t>
      </w:r>
      <w:bookmarkEnd w:id="53"/>
    </w:p>
    <w:p w14:paraId="59FA0A91" w14:textId="77777777" w:rsidR="00A25CFE" w:rsidRPr="00A25CFE" w:rsidRDefault="00A25CFE" w:rsidP="00A25CFE"/>
    <w:p w14:paraId="167BB9DC" w14:textId="5094FD4F" w:rsidR="00473809" w:rsidRDefault="00473809" w:rsidP="00473809">
      <w:pPr>
        <w:pStyle w:val="Lgende"/>
        <w:keepNext/>
      </w:pPr>
      <w:bookmarkStart w:id="54" w:name="_Toc139265536"/>
      <w:r>
        <w:t xml:space="preserve">Tableau </w:t>
      </w:r>
      <w:r>
        <w:fldChar w:fldCharType="begin"/>
      </w:r>
      <w:r>
        <w:instrText xml:space="preserve"> SEQ Tableau \* ARABIC </w:instrText>
      </w:r>
      <w:r>
        <w:fldChar w:fldCharType="separate"/>
      </w:r>
      <w:r w:rsidR="00931CC3">
        <w:rPr>
          <w:noProof/>
        </w:rPr>
        <w:t>1</w:t>
      </w:r>
      <w:r>
        <w:fldChar w:fldCharType="end"/>
      </w:r>
      <w:r>
        <w:rPr>
          <w:noProof/>
        </w:rPr>
        <w:t xml:space="preserve"> Flutter Avantages et inconvénients</w:t>
      </w:r>
      <w:bookmarkEnd w:id="54"/>
    </w:p>
    <w:tbl>
      <w:tblPr>
        <w:tblStyle w:val="Grilledutableau"/>
        <w:tblW w:w="10291" w:type="dxa"/>
        <w:tblInd w:w="-384" w:type="dxa"/>
        <w:tblLook w:val="04A0" w:firstRow="1" w:lastRow="0" w:firstColumn="1" w:lastColumn="0" w:noHBand="0" w:noVBand="1"/>
      </w:tblPr>
      <w:tblGrid>
        <w:gridCol w:w="1812"/>
        <w:gridCol w:w="3935"/>
        <w:gridCol w:w="4544"/>
      </w:tblGrid>
      <w:tr w:rsidR="00A25CFE" w:rsidRPr="00B94A5A" w14:paraId="3CBC4E23" w14:textId="77777777" w:rsidTr="00A25CFE">
        <w:trPr>
          <w:trHeight w:val="448"/>
        </w:trPr>
        <w:tc>
          <w:tcPr>
            <w:tcW w:w="1812" w:type="dxa"/>
          </w:tcPr>
          <w:p w14:paraId="6FC64524" w14:textId="7A797AB9" w:rsidR="00B94A5A" w:rsidRPr="00B94A5A" w:rsidRDefault="00B94A5A" w:rsidP="002F0BC1">
            <w:pPr>
              <w:jc w:val="center"/>
              <w:rPr>
                <w:b/>
                <w:bCs/>
              </w:rPr>
            </w:pPr>
            <w:r w:rsidRPr="00B94A5A">
              <w:rPr>
                <w:b/>
                <w:bCs/>
              </w:rPr>
              <w:t>Framework</w:t>
            </w:r>
          </w:p>
        </w:tc>
        <w:tc>
          <w:tcPr>
            <w:tcW w:w="3935" w:type="dxa"/>
          </w:tcPr>
          <w:p w14:paraId="245758E9" w14:textId="0725A47B" w:rsidR="00B94A5A" w:rsidRPr="00B94A5A" w:rsidRDefault="00B94A5A" w:rsidP="002F0BC1">
            <w:pPr>
              <w:jc w:val="center"/>
              <w:rPr>
                <w:b/>
                <w:bCs/>
              </w:rPr>
            </w:pPr>
            <w:r w:rsidRPr="00B94A5A">
              <w:rPr>
                <w:b/>
                <w:bCs/>
              </w:rPr>
              <w:t>Pour</w:t>
            </w:r>
          </w:p>
        </w:tc>
        <w:tc>
          <w:tcPr>
            <w:tcW w:w="4544" w:type="dxa"/>
          </w:tcPr>
          <w:p w14:paraId="45FAAC99" w14:textId="58C8D81B" w:rsidR="00B94A5A" w:rsidRPr="00B94A5A" w:rsidRDefault="00B94A5A" w:rsidP="002F0BC1">
            <w:pPr>
              <w:jc w:val="center"/>
              <w:rPr>
                <w:b/>
                <w:bCs/>
              </w:rPr>
            </w:pPr>
            <w:r w:rsidRPr="00B94A5A">
              <w:rPr>
                <w:b/>
                <w:bCs/>
              </w:rPr>
              <w:t>Cons</w:t>
            </w:r>
          </w:p>
        </w:tc>
      </w:tr>
      <w:tr w:rsidR="00A25CFE" w14:paraId="6C801BA2" w14:textId="77777777" w:rsidTr="00A25CFE">
        <w:trPr>
          <w:trHeight w:val="3540"/>
        </w:trPr>
        <w:tc>
          <w:tcPr>
            <w:tcW w:w="1812" w:type="dxa"/>
            <w:vAlign w:val="center"/>
          </w:tcPr>
          <w:p w14:paraId="1F0E656A" w14:textId="2CEED225" w:rsidR="00B94A5A" w:rsidRDefault="00B94A5A" w:rsidP="00870D56">
            <w:r>
              <w:rPr>
                <w:noProof/>
              </w:rPr>
              <w:drawing>
                <wp:anchor distT="0" distB="0" distL="114300" distR="114300" simplePos="0" relativeHeight="251858432" behindDoc="0" locked="0" layoutInCell="1" allowOverlap="1" wp14:anchorId="6100AD55" wp14:editId="11B7718E">
                  <wp:simplePos x="0" y="0"/>
                  <wp:positionH relativeFrom="column">
                    <wp:posOffset>-1905</wp:posOffset>
                  </wp:positionH>
                  <wp:positionV relativeFrom="paragraph">
                    <wp:posOffset>-68580</wp:posOffset>
                  </wp:positionV>
                  <wp:extent cx="866775" cy="251460"/>
                  <wp:effectExtent l="0" t="0" r="0" b="0"/>
                  <wp:wrapTopAndBottom/>
                  <wp:docPr id="67144953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449535" name="Picture 671449535"/>
                          <pic:cNvPicPr/>
                        </pic:nvPicPr>
                        <pic:blipFill>
                          <a:blip r:embed="rId31" cstate="print">
                            <a:extLst>
                              <a:ext uri="{28A0092B-C50C-407E-A947-70E740481C1C}">
                                <a14:useLocalDpi xmlns:a14="http://schemas.microsoft.com/office/drawing/2010/main" val="0"/>
                              </a:ext>
                            </a:extLst>
                          </a:blip>
                          <a:stretch>
                            <a:fillRect/>
                          </a:stretch>
                        </pic:blipFill>
                        <pic:spPr>
                          <a:xfrm>
                            <a:off x="0" y="0"/>
                            <a:ext cx="866775" cy="251460"/>
                          </a:xfrm>
                          <a:prstGeom prst="rect">
                            <a:avLst/>
                          </a:prstGeom>
                        </pic:spPr>
                      </pic:pic>
                    </a:graphicData>
                  </a:graphic>
                  <wp14:sizeRelH relativeFrom="page">
                    <wp14:pctWidth>0</wp14:pctWidth>
                  </wp14:sizeRelH>
                  <wp14:sizeRelV relativeFrom="page">
                    <wp14:pctHeight>0</wp14:pctHeight>
                  </wp14:sizeRelV>
                </wp:anchor>
              </w:drawing>
            </w:r>
          </w:p>
        </w:tc>
        <w:tc>
          <w:tcPr>
            <w:tcW w:w="3935" w:type="dxa"/>
            <w:vAlign w:val="center"/>
          </w:tcPr>
          <w:p w14:paraId="00ADC800" w14:textId="77777777" w:rsidR="00B94A5A" w:rsidRPr="002F0BC1" w:rsidRDefault="003B01C2" w:rsidP="00E752B7">
            <w:pPr>
              <w:pStyle w:val="Paragraphedeliste"/>
              <w:numPr>
                <w:ilvl w:val="0"/>
                <w:numId w:val="11"/>
              </w:numPr>
            </w:pPr>
            <w:r w:rsidRPr="002F0BC1">
              <w:t>Développement rapide</w:t>
            </w:r>
          </w:p>
          <w:p w14:paraId="3B61D3D8" w14:textId="77777777" w:rsidR="003B01C2" w:rsidRPr="002F0BC1" w:rsidRDefault="003B01C2" w:rsidP="00E752B7">
            <w:pPr>
              <w:pStyle w:val="Paragraphedeliste"/>
              <w:numPr>
                <w:ilvl w:val="0"/>
                <w:numId w:val="11"/>
              </w:numPr>
            </w:pPr>
            <w:r w:rsidRPr="002F0BC1">
              <w:t>Rechargement à chaud</w:t>
            </w:r>
          </w:p>
          <w:p w14:paraId="6CA267F6" w14:textId="77777777" w:rsidR="003B01C2" w:rsidRPr="002F0BC1" w:rsidRDefault="003B01C2" w:rsidP="00E752B7">
            <w:pPr>
              <w:pStyle w:val="Paragraphedeliste"/>
              <w:numPr>
                <w:ilvl w:val="0"/>
                <w:numId w:val="11"/>
              </w:numPr>
            </w:pPr>
            <w:r w:rsidRPr="002F0BC1">
              <w:t>Des performances rapides</w:t>
            </w:r>
          </w:p>
          <w:p w14:paraId="08F1F5F8" w14:textId="77777777" w:rsidR="003B01C2" w:rsidRPr="002F0BC1" w:rsidRDefault="003B01C2" w:rsidP="00E752B7">
            <w:pPr>
              <w:pStyle w:val="Paragraphedeliste"/>
              <w:numPr>
                <w:ilvl w:val="0"/>
                <w:numId w:val="11"/>
              </w:numPr>
            </w:pPr>
            <w:r w:rsidRPr="002F0BC1">
              <w:t>Un riche ensemble de widgets personnalisables</w:t>
            </w:r>
          </w:p>
          <w:p w14:paraId="1EBD789D" w14:textId="77777777" w:rsidR="003B01C2" w:rsidRPr="002F0BC1" w:rsidRDefault="003B01C2" w:rsidP="00E752B7">
            <w:pPr>
              <w:pStyle w:val="Paragraphedeliste"/>
              <w:numPr>
                <w:ilvl w:val="0"/>
                <w:numId w:val="11"/>
              </w:numPr>
            </w:pPr>
            <w:r w:rsidRPr="002F0BC1">
              <w:t>Intégrations</w:t>
            </w:r>
          </w:p>
          <w:p w14:paraId="7DB47443" w14:textId="77777777" w:rsidR="003B01C2" w:rsidRPr="002F0BC1" w:rsidRDefault="003B01C2" w:rsidP="00E752B7">
            <w:pPr>
              <w:pStyle w:val="Paragraphedeliste"/>
              <w:numPr>
                <w:ilvl w:val="0"/>
                <w:numId w:val="11"/>
              </w:numPr>
            </w:pPr>
            <w:r w:rsidRPr="002F0BC1">
              <w:t>Une interface utilisateur flexible et expressive</w:t>
            </w:r>
          </w:p>
          <w:p w14:paraId="4EECFC5B" w14:textId="77777777" w:rsidR="003B01C2" w:rsidRPr="002F0BC1" w:rsidRDefault="00026C34" w:rsidP="00E752B7">
            <w:pPr>
              <w:pStyle w:val="Paragraphedeliste"/>
              <w:numPr>
                <w:ilvl w:val="0"/>
                <w:numId w:val="11"/>
              </w:numPr>
            </w:pPr>
            <w:r w:rsidRPr="002F0BC1">
              <w:t>Applications natives</w:t>
            </w:r>
          </w:p>
          <w:p w14:paraId="5B4FBEF3" w14:textId="77777777" w:rsidR="00026C34" w:rsidRPr="002F0BC1" w:rsidRDefault="00026C34" w:rsidP="00E752B7">
            <w:pPr>
              <w:pStyle w:val="Paragraphedeliste"/>
              <w:numPr>
                <w:ilvl w:val="0"/>
                <w:numId w:val="11"/>
              </w:numPr>
            </w:pPr>
            <w:r w:rsidRPr="002F0BC1">
              <w:t>Open source</w:t>
            </w:r>
          </w:p>
          <w:p w14:paraId="58F2695F" w14:textId="77777777" w:rsidR="00026C34" w:rsidRPr="002F0BC1" w:rsidRDefault="00026C34" w:rsidP="00E752B7">
            <w:pPr>
              <w:pStyle w:val="Paragraphedeliste"/>
              <w:numPr>
                <w:ilvl w:val="0"/>
                <w:numId w:val="11"/>
              </w:numPr>
            </w:pPr>
            <w:r w:rsidRPr="002F0BC1">
              <w:t>Facile à apprendre</w:t>
            </w:r>
          </w:p>
          <w:p w14:paraId="24C34331" w14:textId="77777777" w:rsidR="00026C34" w:rsidRPr="002F0BC1" w:rsidRDefault="00026C34" w:rsidP="00E752B7">
            <w:pPr>
              <w:pStyle w:val="Paragraphedeliste"/>
              <w:numPr>
                <w:ilvl w:val="0"/>
                <w:numId w:val="11"/>
              </w:numPr>
            </w:pPr>
            <w:r w:rsidRPr="002F0BC1">
              <w:t>Une excellente documentation</w:t>
            </w:r>
          </w:p>
          <w:p w14:paraId="44010BFC" w14:textId="77777777" w:rsidR="00026C34" w:rsidRPr="002F0BC1" w:rsidRDefault="00026C34" w:rsidP="00E752B7">
            <w:pPr>
              <w:pStyle w:val="Paragraphedeliste"/>
              <w:numPr>
                <w:ilvl w:val="0"/>
                <w:numId w:val="11"/>
              </w:numPr>
            </w:pPr>
            <w:r w:rsidRPr="002F0BC1">
              <w:t>Flutter est idéal pour les débutants</w:t>
            </w:r>
          </w:p>
          <w:p w14:paraId="06555F0A" w14:textId="38C6D027" w:rsidR="00026C34" w:rsidRDefault="00026C34" w:rsidP="003B01C2"/>
        </w:tc>
        <w:tc>
          <w:tcPr>
            <w:tcW w:w="4544" w:type="dxa"/>
            <w:vAlign w:val="center"/>
          </w:tcPr>
          <w:p w14:paraId="44FC2DCC" w14:textId="1F9997C6" w:rsidR="002F0BC1" w:rsidRPr="002F0BC1" w:rsidRDefault="002F0BC1" w:rsidP="00E752B7">
            <w:pPr>
              <w:pStyle w:val="Paragraphedeliste"/>
              <w:numPr>
                <w:ilvl w:val="0"/>
                <w:numId w:val="12"/>
              </w:numPr>
            </w:pPr>
            <w:r w:rsidRPr="002F0BC1">
              <w:t>Flutter est une technologie jeune, donc il peut y avoir des bugs, des problèmes liés aux mises à jour, et toutes les autres "beautés" d'un jeune outil.</w:t>
            </w:r>
          </w:p>
          <w:p w14:paraId="5CCAE3D0" w14:textId="77777777" w:rsidR="002F0BC1" w:rsidRPr="002F0BC1" w:rsidRDefault="002F0BC1" w:rsidP="00E752B7">
            <w:pPr>
              <w:pStyle w:val="Paragraphedeliste"/>
              <w:numPr>
                <w:ilvl w:val="0"/>
                <w:numId w:val="12"/>
              </w:numPr>
            </w:pPr>
            <w:r w:rsidRPr="002F0BC1">
              <w:t xml:space="preserve">Dart n'est pas un langage populaire. </w:t>
            </w:r>
          </w:p>
          <w:p w14:paraId="142BB9B5" w14:textId="1B419E1B" w:rsidR="00B94A5A" w:rsidRPr="002F0BC1" w:rsidRDefault="002F0BC1" w:rsidP="00E752B7">
            <w:pPr>
              <w:pStyle w:val="Paragraphedeliste"/>
              <w:numPr>
                <w:ilvl w:val="0"/>
                <w:numId w:val="12"/>
              </w:numPr>
            </w:pPr>
            <w:r w:rsidRPr="002F0BC1">
              <w:t xml:space="preserve">Un PC puissant est nécessaire. </w:t>
            </w:r>
          </w:p>
        </w:tc>
      </w:tr>
    </w:tbl>
    <w:p w14:paraId="21F58E25" w14:textId="77777777" w:rsidR="00870D56" w:rsidRDefault="00870D56" w:rsidP="00870D56"/>
    <w:p w14:paraId="240F1E32" w14:textId="5660E6D2" w:rsidR="00473809" w:rsidRDefault="00473809" w:rsidP="00354CE6">
      <w:pPr>
        <w:pStyle w:val="Titre3"/>
      </w:pPr>
      <w:bookmarkStart w:id="55" w:name="_Toc139265632"/>
      <w:r>
        <w:t xml:space="preserve">Choix de notre </w:t>
      </w:r>
      <w:proofErr w:type="spellStart"/>
      <w:r>
        <w:t>framework</w:t>
      </w:r>
      <w:bookmarkEnd w:id="55"/>
      <w:proofErr w:type="spellEnd"/>
    </w:p>
    <w:p w14:paraId="3B37245D" w14:textId="6A75E613" w:rsidR="00473809" w:rsidRPr="00473809" w:rsidRDefault="00473809" w:rsidP="00473809">
      <w:r w:rsidRPr="00473809">
        <w:t>Pour le développement de</w:t>
      </w:r>
      <w:r>
        <w:t xml:space="preserve"> notre</w:t>
      </w:r>
      <w:r w:rsidRPr="00473809">
        <w:t xml:space="preserve"> application mobile, nous avons pris la décision d'utiliser Flutter comme </w:t>
      </w:r>
      <w:proofErr w:type="spellStart"/>
      <w:r w:rsidRPr="00473809">
        <w:t>framework</w:t>
      </w:r>
      <w:proofErr w:type="spellEnd"/>
      <w:r w:rsidRPr="00473809">
        <w:t xml:space="preserve">. Flutter, développé par Google, est un </w:t>
      </w:r>
      <w:proofErr w:type="spellStart"/>
      <w:r w:rsidRPr="00473809">
        <w:t>framework</w:t>
      </w:r>
      <w:proofErr w:type="spellEnd"/>
      <w:r w:rsidRPr="00473809">
        <w:t xml:space="preserve"> open-source et multiplateforme qui permet la création d'applications natives pour iOS et Android à partir d'un seul codebase commun.</w:t>
      </w:r>
      <w:r>
        <w:t xml:space="preserve"> Depuis 2019, il est forte croissance </w:t>
      </w:r>
      <w:r w:rsidR="00E403D2">
        <w:t>en termes</w:t>
      </w:r>
      <w:r>
        <w:t xml:space="preserve"> d’utilisation selon la figure 4. </w:t>
      </w:r>
    </w:p>
    <w:p w14:paraId="1D83C3DB" w14:textId="71A0EAC2" w:rsidR="00623ADA" w:rsidRDefault="00235B60" w:rsidP="00354CE6">
      <w:pPr>
        <w:pStyle w:val="Titre2"/>
      </w:pPr>
      <w:bookmarkStart w:id="56" w:name="_Toc139265633"/>
      <w:r>
        <w:t>Backend</w:t>
      </w:r>
      <w:bookmarkEnd w:id="56"/>
    </w:p>
    <w:p w14:paraId="6874D0B3" w14:textId="04BFC63E" w:rsidR="001A12A8" w:rsidRPr="001A12A8" w:rsidRDefault="001A12A8" w:rsidP="001A12A8">
      <w:pPr>
        <w:pStyle w:val="Titre3"/>
      </w:pPr>
      <w:bookmarkStart w:id="57" w:name="_Toc139265634"/>
      <w:proofErr w:type="spellStart"/>
      <w:r>
        <w:t>Firebase</w:t>
      </w:r>
      <w:bookmarkEnd w:id="57"/>
      <w:proofErr w:type="spellEnd"/>
    </w:p>
    <w:p w14:paraId="0F50843C" w14:textId="50618055" w:rsidR="00235B60" w:rsidRPr="00235B60" w:rsidRDefault="00235B60" w:rsidP="00235B60">
      <w:r w:rsidRPr="00235B60">
        <w:t xml:space="preserve">Pour la partie backend de notre application, nous avons choisi d'utiliser </w:t>
      </w:r>
      <w:proofErr w:type="spellStart"/>
      <w:r w:rsidRPr="00235B60">
        <w:t>Firebase</w:t>
      </w:r>
      <w:proofErr w:type="spellEnd"/>
      <w:r w:rsidRPr="00235B60">
        <w:t xml:space="preserve">. </w:t>
      </w:r>
      <w:proofErr w:type="spellStart"/>
      <w:r w:rsidRPr="00235B60">
        <w:t>Firebase</w:t>
      </w:r>
      <w:proofErr w:type="spellEnd"/>
      <w:r w:rsidRPr="00235B60">
        <w:t xml:space="preserve"> est une plateforme de développement d'applications mobiles et web proposée par Google, offrant un ensemble d'outils et de services cloud puissants pour la création et la gestion d'applications.</w:t>
      </w:r>
    </w:p>
    <w:p w14:paraId="359A6FBB" w14:textId="32029284" w:rsidR="00836F7F" w:rsidRDefault="00235B60" w:rsidP="00836F7F">
      <w:pPr>
        <w:pStyle w:val="Titre3"/>
      </w:pPr>
      <w:bookmarkStart w:id="58" w:name="_Toc139265635"/>
      <w:r>
        <w:lastRenderedPageBreak/>
        <w:t xml:space="preserve">Avantages &amp; Limites de </w:t>
      </w:r>
      <w:proofErr w:type="spellStart"/>
      <w:r>
        <w:t>Firebase</w:t>
      </w:r>
      <w:bookmarkEnd w:id="58"/>
      <w:proofErr w:type="spellEnd"/>
    </w:p>
    <w:p w14:paraId="7F6A03F8" w14:textId="2D3D7D40" w:rsidR="00931CC3" w:rsidRDefault="00931CC3" w:rsidP="00931CC3">
      <w:pPr>
        <w:pStyle w:val="Lgende"/>
        <w:keepNext/>
      </w:pPr>
      <w:bookmarkStart w:id="59" w:name="_Toc139265537"/>
      <w:r>
        <w:t xml:space="preserve">Tableau </w:t>
      </w:r>
      <w:r>
        <w:fldChar w:fldCharType="begin"/>
      </w:r>
      <w:r>
        <w:instrText xml:space="preserve"> SEQ Tableau \* ARABIC </w:instrText>
      </w:r>
      <w:r>
        <w:fldChar w:fldCharType="separate"/>
      </w:r>
      <w:r>
        <w:rPr>
          <w:noProof/>
        </w:rPr>
        <w:t>2</w:t>
      </w:r>
      <w:r>
        <w:fldChar w:fldCharType="end"/>
      </w:r>
      <w:r>
        <w:rPr>
          <w:noProof/>
        </w:rPr>
        <w:t xml:space="preserve"> Avantages &amp; Limites de firebase</w:t>
      </w:r>
      <w:bookmarkEnd w:id="59"/>
    </w:p>
    <w:tbl>
      <w:tblPr>
        <w:tblStyle w:val="Grilledutableau"/>
        <w:tblW w:w="10031" w:type="dxa"/>
        <w:tblLook w:val="04A0" w:firstRow="1" w:lastRow="0" w:firstColumn="1" w:lastColumn="0" w:noHBand="0" w:noVBand="1"/>
      </w:tblPr>
      <w:tblGrid>
        <w:gridCol w:w="2235"/>
        <w:gridCol w:w="4098"/>
        <w:gridCol w:w="3698"/>
      </w:tblGrid>
      <w:tr w:rsidR="00931CC3" w:rsidRPr="00836F7F" w14:paraId="471D8DCF" w14:textId="77777777" w:rsidTr="00931CC3">
        <w:tc>
          <w:tcPr>
            <w:tcW w:w="2235" w:type="dxa"/>
            <w:tcBorders>
              <w:top w:val="single" w:sz="4" w:space="0" w:color="auto"/>
              <w:left w:val="single" w:sz="4" w:space="0" w:color="auto"/>
              <w:bottom w:val="nil"/>
              <w:right w:val="single" w:sz="4" w:space="0" w:color="auto"/>
            </w:tcBorders>
          </w:tcPr>
          <w:p w14:paraId="6488B1AE" w14:textId="77777777" w:rsidR="00235B60" w:rsidRPr="00836F7F" w:rsidRDefault="00235B60" w:rsidP="00836F7F">
            <w:pPr>
              <w:jc w:val="center"/>
              <w:rPr>
                <w:b/>
                <w:bCs/>
                <w:szCs w:val="24"/>
              </w:rPr>
            </w:pPr>
          </w:p>
        </w:tc>
        <w:tc>
          <w:tcPr>
            <w:tcW w:w="4098" w:type="dxa"/>
            <w:tcBorders>
              <w:top w:val="single" w:sz="4" w:space="0" w:color="auto"/>
              <w:left w:val="single" w:sz="4" w:space="0" w:color="auto"/>
              <w:bottom w:val="single" w:sz="4" w:space="0" w:color="auto"/>
              <w:right w:val="single" w:sz="4" w:space="0" w:color="auto"/>
            </w:tcBorders>
          </w:tcPr>
          <w:p w14:paraId="6B154AAF" w14:textId="22A44F90" w:rsidR="00235B60" w:rsidRPr="00836F7F" w:rsidRDefault="00235B60" w:rsidP="00836F7F">
            <w:pPr>
              <w:jc w:val="center"/>
              <w:rPr>
                <w:b/>
                <w:bCs/>
                <w:szCs w:val="24"/>
              </w:rPr>
            </w:pPr>
            <w:r w:rsidRPr="00836F7F">
              <w:rPr>
                <w:b/>
                <w:bCs/>
                <w:szCs w:val="24"/>
              </w:rPr>
              <w:t>Avantages</w:t>
            </w:r>
          </w:p>
        </w:tc>
        <w:tc>
          <w:tcPr>
            <w:tcW w:w="3698" w:type="dxa"/>
            <w:tcBorders>
              <w:left w:val="single" w:sz="4" w:space="0" w:color="auto"/>
            </w:tcBorders>
          </w:tcPr>
          <w:p w14:paraId="2ADEF9B0" w14:textId="4F6345EE" w:rsidR="00235B60" w:rsidRPr="00836F7F" w:rsidRDefault="00235B60" w:rsidP="00836F7F">
            <w:pPr>
              <w:jc w:val="center"/>
              <w:rPr>
                <w:b/>
                <w:bCs/>
                <w:szCs w:val="24"/>
              </w:rPr>
            </w:pPr>
            <w:r w:rsidRPr="00836F7F">
              <w:rPr>
                <w:b/>
                <w:bCs/>
                <w:szCs w:val="24"/>
              </w:rPr>
              <w:t>Limites</w:t>
            </w:r>
          </w:p>
        </w:tc>
      </w:tr>
      <w:tr w:rsidR="00931CC3" w14:paraId="20CFE5CF" w14:textId="77777777" w:rsidTr="00931CC3">
        <w:tc>
          <w:tcPr>
            <w:tcW w:w="2235" w:type="dxa"/>
            <w:tcBorders>
              <w:top w:val="nil"/>
              <w:left w:val="single" w:sz="4" w:space="0" w:color="auto"/>
              <w:bottom w:val="single" w:sz="4" w:space="0" w:color="auto"/>
              <w:right w:val="single" w:sz="4" w:space="0" w:color="auto"/>
            </w:tcBorders>
            <w:vAlign w:val="center"/>
          </w:tcPr>
          <w:p w14:paraId="53D612DE" w14:textId="67A4E5E0" w:rsidR="00235B60" w:rsidRPr="00836F7F" w:rsidRDefault="00931CC3" w:rsidP="00836F7F">
            <w:pPr>
              <w:pStyle w:val="Paragraphedeliste"/>
              <w:ind w:left="360"/>
            </w:pPr>
            <w:r>
              <w:rPr>
                <w:noProof/>
              </w:rPr>
              <w:drawing>
                <wp:anchor distT="0" distB="0" distL="114300" distR="114300" simplePos="0" relativeHeight="251919872" behindDoc="0" locked="0" layoutInCell="1" allowOverlap="1" wp14:anchorId="3C13AB34" wp14:editId="27074C08">
                  <wp:simplePos x="0" y="0"/>
                  <wp:positionH relativeFrom="column">
                    <wp:posOffset>159385</wp:posOffset>
                  </wp:positionH>
                  <wp:positionV relativeFrom="paragraph">
                    <wp:posOffset>-871220</wp:posOffset>
                  </wp:positionV>
                  <wp:extent cx="1033145" cy="1033145"/>
                  <wp:effectExtent l="0" t="0" r="0" b="0"/>
                  <wp:wrapTopAndBottom/>
                  <wp:docPr id="64395920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959209" name="Picture 643959209"/>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033145" cy="1033145"/>
                          </a:xfrm>
                          <a:prstGeom prst="rect">
                            <a:avLst/>
                          </a:prstGeom>
                        </pic:spPr>
                      </pic:pic>
                    </a:graphicData>
                  </a:graphic>
                  <wp14:sizeRelH relativeFrom="page">
                    <wp14:pctWidth>0</wp14:pctWidth>
                  </wp14:sizeRelH>
                  <wp14:sizeRelV relativeFrom="page">
                    <wp14:pctHeight>0</wp14:pctHeight>
                  </wp14:sizeRelV>
                </wp:anchor>
              </w:drawing>
            </w:r>
          </w:p>
        </w:tc>
        <w:tc>
          <w:tcPr>
            <w:tcW w:w="4098" w:type="dxa"/>
            <w:tcBorders>
              <w:top w:val="single" w:sz="4" w:space="0" w:color="auto"/>
              <w:left w:val="single" w:sz="4" w:space="0" w:color="auto"/>
              <w:bottom w:val="single" w:sz="4" w:space="0" w:color="auto"/>
              <w:right w:val="single" w:sz="4" w:space="0" w:color="auto"/>
            </w:tcBorders>
          </w:tcPr>
          <w:p w14:paraId="09F505F2" w14:textId="77777777" w:rsidR="00836F7F" w:rsidRDefault="00836F7F" w:rsidP="00E752B7">
            <w:pPr>
              <w:pStyle w:val="Paragraphedeliste"/>
              <w:numPr>
                <w:ilvl w:val="0"/>
                <w:numId w:val="19"/>
              </w:numPr>
            </w:pPr>
            <w:r>
              <w:t>Démarrage gratuit</w:t>
            </w:r>
          </w:p>
          <w:p w14:paraId="17F1C34C" w14:textId="77777777" w:rsidR="00836F7F" w:rsidRDefault="00836F7F" w:rsidP="00E752B7">
            <w:pPr>
              <w:pStyle w:val="Paragraphedeliste"/>
              <w:numPr>
                <w:ilvl w:val="0"/>
                <w:numId w:val="19"/>
              </w:numPr>
            </w:pPr>
            <w:r>
              <w:t>Vitesse de développement</w:t>
            </w:r>
          </w:p>
          <w:p w14:paraId="30DDFECC" w14:textId="77777777" w:rsidR="00836F7F" w:rsidRDefault="00836F7F" w:rsidP="00E752B7">
            <w:pPr>
              <w:pStyle w:val="Paragraphedeliste"/>
              <w:numPr>
                <w:ilvl w:val="0"/>
                <w:numId w:val="19"/>
              </w:numPr>
            </w:pPr>
            <w:r>
              <w:t>Plate-forme de développement d’applications de bout en bout</w:t>
            </w:r>
          </w:p>
          <w:p w14:paraId="4F8496D3" w14:textId="77777777" w:rsidR="00836F7F" w:rsidRDefault="00836F7F" w:rsidP="00E752B7">
            <w:pPr>
              <w:pStyle w:val="Paragraphedeliste"/>
              <w:numPr>
                <w:ilvl w:val="0"/>
                <w:numId w:val="19"/>
              </w:numPr>
            </w:pPr>
            <w:r>
              <w:t>Proposé par Google</w:t>
            </w:r>
          </w:p>
          <w:p w14:paraId="2C9AF7C4" w14:textId="77777777" w:rsidR="00836F7F" w:rsidRDefault="00836F7F" w:rsidP="00E752B7">
            <w:pPr>
              <w:pStyle w:val="Paragraphedeliste"/>
              <w:numPr>
                <w:ilvl w:val="0"/>
                <w:numId w:val="19"/>
              </w:numPr>
            </w:pPr>
            <w:r>
              <w:t xml:space="preserve">Les développeurs peuvent se concentrer sur le développement frontend </w:t>
            </w:r>
          </w:p>
          <w:p w14:paraId="501FEF3F" w14:textId="77777777" w:rsidR="00836F7F" w:rsidRDefault="00836F7F" w:rsidP="00E752B7">
            <w:pPr>
              <w:pStyle w:val="Paragraphedeliste"/>
              <w:numPr>
                <w:ilvl w:val="0"/>
                <w:numId w:val="19"/>
              </w:numPr>
            </w:pPr>
            <w:r>
              <w:t>Il n’y a pas de serveur</w:t>
            </w:r>
          </w:p>
          <w:p w14:paraId="742A23F1" w14:textId="77777777" w:rsidR="00836F7F" w:rsidRDefault="00836F7F" w:rsidP="00E752B7">
            <w:pPr>
              <w:pStyle w:val="Paragraphedeliste"/>
              <w:numPr>
                <w:ilvl w:val="0"/>
                <w:numId w:val="19"/>
              </w:numPr>
            </w:pPr>
            <w:r>
              <w:t>Il offre des capacités d’apprentissage automatique</w:t>
            </w:r>
          </w:p>
          <w:p w14:paraId="0FB1CF83" w14:textId="77777777" w:rsidR="00836F7F" w:rsidRDefault="00836F7F" w:rsidP="00E752B7">
            <w:pPr>
              <w:pStyle w:val="Paragraphedeliste"/>
              <w:numPr>
                <w:ilvl w:val="0"/>
                <w:numId w:val="19"/>
              </w:numPr>
            </w:pPr>
            <w:r>
              <w:t>Génère du trafic vers vos applications</w:t>
            </w:r>
          </w:p>
          <w:p w14:paraId="33728AEA" w14:textId="77777777" w:rsidR="00836F7F" w:rsidRDefault="00836F7F" w:rsidP="00E752B7">
            <w:pPr>
              <w:pStyle w:val="Paragraphedeliste"/>
              <w:numPr>
                <w:ilvl w:val="0"/>
                <w:numId w:val="19"/>
              </w:numPr>
            </w:pPr>
            <w:r>
              <w:t>Contrôle des erreurs</w:t>
            </w:r>
          </w:p>
          <w:p w14:paraId="569EB23A" w14:textId="4C4800EF" w:rsidR="00235B60" w:rsidRPr="00836F7F" w:rsidRDefault="00836F7F" w:rsidP="00E752B7">
            <w:pPr>
              <w:pStyle w:val="Paragraphedeliste"/>
              <w:numPr>
                <w:ilvl w:val="0"/>
                <w:numId w:val="19"/>
              </w:numPr>
            </w:pPr>
            <w:r w:rsidRPr="00836F7F">
              <w:t>Sécurité</w:t>
            </w:r>
          </w:p>
        </w:tc>
        <w:tc>
          <w:tcPr>
            <w:tcW w:w="3698" w:type="dxa"/>
            <w:tcBorders>
              <w:left w:val="single" w:sz="4" w:space="0" w:color="auto"/>
            </w:tcBorders>
          </w:tcPr>
          <w:p w14:paraId="3E3BF287" w14:textId="77777777" w:rsidR="00836F7F" w:rsidRPr="00836F7F" w:rsidRDefault="00836F7F" w:rsidP="00E752B7">
            <w:pPr>
              <w:pStyle w:val="Paragraphedeliste"/>
              <w:numPr>
                <w:ilvl w:val="0"/>
                <w:numId w:val="19"/>
              </w:numPr>
            </w:pPr>
            <w:r w:rsidRPr="00836F7F">
              <w:t>Il n’est pas Open-</w:t>
            </w:r>
            <w:proofErr w:type="spellStart"/>
            <w:r w:rsidRPr="00836F7F">
              <w:t>Souce</w:t>
            </w:r>
            <w:proofErr w:type="spellEnd"/>
          </w:p>
          <w:p w14:paraId="1CD3F0B9" w14:textId="77777777" w:rsidR="00836F7F" w:rsidRPr="00836F7F" w:rsidRDefault="00836F7F" w:rsidP="00E752B7">
            <w:pPr>
              <w:pStyle w:val="Paragraphedeliste"/>
              <w:numPr>
                <w:ilvl w:val="0"/>
                <w:numId w:val="19"/>
              </w:numPr>
            </w:pPr>
            <w:r w:rsidRPr="00836F7F">
              <w:t>Verrouillage du fournisseur</w:t>
            </w:r>
          </w:p>
          <w:p w14:paraId="09C6AE38" w14:textId="77777777" w:rsidR="00836F7F" w:rsidRPr="00836F7F" w:rsidRDefault="00836F7F" w:rsidP="00E752B7">
            <w:pPr>
              <w:pStyle w:val="Paragraphedeliste"/>
              <w:numPr>
                <w:ilvl w:val="0"/>
                <w:numId w:val="19"/>
              </w:numPr>
            </w:pPr>
            <w:proofErr w:type="spellStart"/>
            <w:r w:rsidRPr="00836F7F">
              <w:t>Firebase</w:t>
            </w:r>
            <w:proofErr w:type="spellEnd"/>
            <w:r w:rsidRPr="00836F7F">
              <w:t xml:space="preserve"> ne fonctionne pas dans de nombreux pays</w:t>
            </w:r>
          </w:p>
          <w:p w14:paraId="261658FC" w14:textId="77777777" w:rsidR="00836F7F" w:rsidRPr="00836F7F" w:rsidRDefault="00836F7F" w:rsidP="00E752B7">
            <w:pPr>
              <w:pStyle w:val="Paragraphedeliste"/>
              <w:numPr>
                <w:ilvl w:val="0"/>
                <w:numId w:val="19"/>
              </w:numPr>
            </w:pPr>
            <w:r w:rsidRPr="00836F7F">
              <w:t>Seules les bases de données NoSQL sont disponibles</w:t>
            </w:r>
          </w:p>
          <w:p w14:paraId="42608FB1" w14:textId="77777777" w:rsidR="00836F7F" w:rsidRPr="00836F7F" w:rsidRDefault="00836F7F" w:rsidP="00E752B7">
            <w:pPr>
              <w:pStyle w:val="Paragraphedeliste"/>
              <w:numPr>
                <w:ilvl w:val="0"/>
                <w:numId w:val="19"/>
              </w:numPr>
            </w:pPr>
            <w:r w:rsidRPr="00836F7F">
              <w:t>Requêtes lentes</w:t>
            </w:r>
          </w:p>
          <w:p w14:paraId="0D755278" w14:textId="77777777" w:rsidR="00836F7F" w:rsidRPr="00836F7F" w:rsidRDefault="00836F7F" w:rsidP="00E752B7">
            <w:pPr>
              <w:pStyle w:val="Paragraphedeliste"/>
              <w:numPr>
                <w:ilvl w:val="0"/>
                <w:numId w:val="19"/>
              </w:numPr>
            </w:pPr>
            <w:r w:rsidRPr="00836F7F">
              <w:t>Tous les services ne sont pas gratuits au départ</w:t>
            </w:r>
          </w:p>
          <w:p w14:paraId="60B6AF1F" w14:textId="77777777" w:rsidR="00836F7F" w:rsidRPr="00836F7F" w:rsidRDefault="00836F7F" w:rsidP="00E752B7">
            <w:pPr>
              <w:pStyle w:val="Paragraphedeliste"/>
              <w:numPr>
                <w:ilvl w:val="0"/>
                <w:numId w:val="19"/>
              </w:numPr>
            </w:pPr>
            <w:r w:rsidRPr="00836F7F">
              <w:t>Fonctionne uniquement sur Google Cloud</w:t>
            </w:r>
          </w:p>
          <w:p w14:paraId="5B69297A" w14:textId="77777777" w:rsidR="00836F7F" w:rsidRPr="00836F7F" w:rsidRDefault="00836F7F" w:rsidP="00E752B7">
            <w:pPr>
              <w:pStyle w:val="Paragraphedeliste"/>
              <w:numPr>
                <w:ilvl w:val="0"/>
                <w:numId w:val="19"/>
              </w:numPr>
            </w:pPr>
            <w:r w:rsidRPr="00836F7F">
              <w:t>Les serveurs dédiés et le soutien aux entreprises ne sont pas une option</w:t>
            </w:r>
          </w:p>
          <w:p w14:paraId="21284446" w14:textId="6C6918C4" w:rsidR="00235B60" w:rsidRPr="00836F7F" w:rsidRDefault="00836F7F" w:rsidP="00E752B7">
            <w:pPr>
              <w:pStyle w:val="Paragraphedeliste"/>
              <w:numPr>
                <w:ilvl w:val="0"/>
                <w:numId w:val="19"/>
              </w:numPr>
            </w:pPr>
            <w:r w:rsidRPr="00836F7F">
              <w:t xml:space="preserve">Ne fournit pas d’API </w:t>
            </w:r>
            <w:proofErr w:type="spellStart"/>
            <w:r w:rsidRPr="00836F7F">
              <w:t>GraphQL</w:t>
            </w:r>
            <w:proofErr w:type="spellEnd"/>
          </w:p>
        </w:tc>
      </w:tr>
    </w:tbl>
    <w:p w14:paraId="3FAB8831" w14:textId="490CC618" w:rsidR="00931CC3" w:rsidRDefault="00931CC3" w:rsidP="00235B60"/>
    <w:p w14:paraId="0A18516D" w14:textId="77777777" w:rsidR="00931CC3" w:rsidRDefault="00931CC3">
      <w:pPr>
        <w:spacing w:before="0" w:after="0"/>
        <w:jc w:val="left"/>
      </w:pPr>
      <w:r>
        <w:br w:type="page"/>
      </w:r>
    </w:p>
    <w:p w14:paraId="66C5B063" w14:textId="77777777" w:rsidR="00235B60" w:rsidRPr="008E2153" w:rsidRDefault="00235B60" w:rsidP="00235B60"/>
    <w:p w14:paraId="7F79F370" w14:textId="17C1A020" w:rsidR="00583613" w:rsidRPr="00437EBC" w:rsidRDefault="00583613" w:rsidP="007F3841">
      <w:pPr>
        <w:pStyle w:val="Titre1"/>
      </w:pPr>
      <w:bookmarkStart w:id="60" w:name="_Toc139265636"/>
      <w:proofErr w:type="spellStart"/>
      <w:r w:rsidRPr="00437EBC">
        <w:t>Biliographie</w:t>
      </w:r>
      <w:bookmarkEnd w:id="60"/>
      <w:proofErr w:type="spellEnd"/>
    </w:p>
    <w:p w14:paraId="6672BC31" w14:textId="77777777" w:rsidR="005C0B94" w:rsidRPr="00AC7798" w:rsidRDefault="006836FB" w:rsidP="005C0B94">
      <w:pPr>
        <w:pStyle w:val="Bibliographie"/>
        <w:rPr>
          <w:szCs w:val="24"/>
        </w:rPr>
      </w:pPr>
      <w:r w:rsidRPr="006836FB">
        <w:rPr>
          <w:szCs w:val="24"/>
        </w:rPr>
        <w:fldChar w:fldCharType="begin"/>
      </w:r>
      <w:r w:rsidRPr="006836FB">
        <w:rPr>
          <w:szCs w:val="24"/>
        </w:rPr>
        <w:instrText xml:space="preserve"> ADDIN ZOTERO_ITEM CSL_CITATION {"citationID":"KNwXroWw","properties":{"formattedCitation":"[4]","plainCitation":"[4]","noteIndex":0},"citationItems":[{"id":30,"uris":["http://zotero.org/users/11846691/items/Q2QGRPRK"],"itemData":{"id":30,"type":"webpage","title":"Build a Secure Online Election for Free | Election Runner","URL":"https://electionrunner.com/","accessed":{"date-parts":[["2023",6,17]]}}}],"schema":"https://github.com/citation-style-language/schema/raw/master/csl-citation.json"} </w:instrText>
      </w:r>
      <w:r w:rsidRPr="006836FB">
        <w:rPr>
          <w:szCs w:val="24"/>
        </w:rPr>
        <w:fldChar w:fldCharType="separate"/>
      </w:r>
      <w:r w:rsidRPr="006836FB">
        <w:rPr>
          <w:szCs w:val="24"/>
        </w:rPr>
        <w:t>[1]</w:t>
      </w:r>
      <w:r w:rsidRPr="006836FB">
        <w:rPr>
          <w:szCs w:val="24"/>
        </w:rPr>
        <w:fldChar w:fldCharType="end"/>
      </w:r>
      <w:r w:rsidRPr="006836FB">
        <w:rPr>
          <w:szCs w:val="24"/>
        </w:rPr>
        <w:t xml:space="preserve"> </w:t>
      </w:r>
      <w:r w:rsidR="005C0B94" w:rsidRPr="00AC7798">
        <w:rPr>
          <w:szCs w:val="24"/>
        </w:rPr>
        <w:t xml:space="preserve">Issoufou, </w:t>
      </w:r>
      <w:proofErr w:type="spellStart"/>
      <w:r w:rsidR="005C0B94" w:rsidRPr="00AC7798">
        <w:rPr>
          <w:szCs w:val="24"/>
        </w:rPr>
        <w:t>Sanov</w:t>
      </w:r>
      <w:proofErr w:type="spellEnd"/>
      <w:r w:rsidR="005C0B94" w:rsidRPr="00AC7798">
        <w:rPr>
          <w:szCs w:val="24"/>
        </w:rPr>
        <w:t xml:space="preserve">. « Le phénomène tontinier au Burkina Faso : étude sur 69 cas ». </w:t>
      </w:r>
      <w:r w:rsidR="005C0B94" w:rsidRPr="00AC7798">
        <w:rPr>
          <w:i/>
          <w:iCs/>
          <w:szCs w:val="24"/>
        </w:rPr>
        <w:t>Revue internationale P.M.E. Économie et gestion de la petite et moyenne entreprise</w:t>
      </w:r>
      <w:r w:rsidR="005C0B94" w:rsidRPr="00AC7798">
        <w:rPr>
          <w:szCs w:val="24"/>
        </w:rPr>
        <w:t xml:space="preserve"> 5, n</w:t>
      </w:r>
      <w:r w:rsidR="005C0B94" w:rsidRPr="00AC7798">
        <w:rPr>
          <w:szCs w:val="24"/>
          <w:vertAlign w:val="superscript"/>
        </w:rPr>
        <w:t>o</w:t>
      </w:r>
      <w:r w:rsidR="005C0B94" w:rsidRPr="00AC7798">
        <w:rPr>
          <w:szCs w:val="24"/>
        </w:rPr>
        <w:t xml:space="preserve"> 3</w:t>
      </w:r>
      <w:r w:rsidR="005C0B94" w:rsidRPr="00AC7798">
        <w:rPr>
          <w:rFonts w:ascii="Cambria Math" w:hAnsi="Cambria Math" w:cs="Cambria Math"/>
          <w:szCs w:val="24"/>
        </w:rPr>
        <w:t>‑</w:t>
      </w:r>
      <w:r w:rsidR="005C0B94" w:rsidRPr="00AC7798">
        <w:rPr>
          <w:szCs w:val="24"/>
        </w:rPr>
        <w:t>4 (1992): 153</w:t>
      </w:r>
      <w:r w:rsidR="005C0B94" w:rsidRPr="00AC7798">
        <w:rPr>
          <w:rFonts w:ascii="Cambria Math" w:hAnsi="Cambria Math" w:cs="Cambria Math"/>
          <w:szCs w:val="24"/>
        </w:rPr>
        <w:t>‑</w:t>
      </w:r>
      <w:r w:rsidR="005C0B94" w:rsidRPr="00AC7798">
        <w:rPr>
          <w:szCs w:val="24"/>
        </w:rPr>
        <w:t>70. https://doi.org/10.7202/1008159ar.</w:t>
      </w:r>
    </w:p>
    <w:p w14:paraId="14AFC7B9" w14:textId="22EF757C" w:rsidR="00AC7798" w:rsidRDefault="005C0B94" w:rsidP="005C0B94">
      <w:pPr>
        <w:pStyle w:val="Bibliographie"/>
        <w:rPr>
          <w:szCs w:val="24"/>
        </w:rPr>
      </w:pPr>
      <w:r w:rsidRPr="006836FB">
        <w:rPr>
          <w:szCs w:val="24"/>
        </w:rPr>
        <w:fldChar w:fldCharType="begin"/>
      </w:r>
      <w:r w:rsidRPr="006836FB">
        <w:rPr>
          <w:szCs w:val="24"/>
        </w:rPr>
        <w:instrText xml:space="preserve"> ADDIN ZOTERO_ITEM CSL_CITATION {"citationID":"KNwXroWw","properties":{"formattedCitation":"[4]","plainCitation":"[4]","noteIndex":0},"citationItems":[{"id":30,"uris":["http://zotero.org/users/11846691/items/Q2QGRPRK"],"itemData":{"id":30,"type":"webpage","title":"Build a Secure Online Election for Free | Election Runner","URL":"https://electionrunner.com/","accessed":{"date-parts":[["2023",6,17]]}}}],"schema":"https://github.com/citation-style-language/schema/raw/master/csl-citation.json"} </w:instrText>
      </w:r>
      <w:r w:rsidRPr="006836FB">
        <w:rPr>
          <w:szCs w:val="24"/>
        </w:rPr>
        <w:fldChar w:fldCharType="separate"/>
      </w:r>
      <w:r w:rsidRPr="006836FB">
        <w:rPr>
          <w:szCs w:val="24"/>
        </w:rPr>
        <w:t>[</w:t>
      </w:r>
      <w:r>
        <w:rPr>
          <w:szCs w:val="24"/>
        </w:rPr>
        <w:t>2</w:t>
      </w:r>
      <w:r w:rsidRPr="006836FB">
        <w:rPr>
          <w:szCs w:val="24"/>
        </w:rPr>
        <w:t>]</w:t>
      </w:r>
      <w:r w:rsidRPr="006836FB">
        <w:rPr>
          <w:szCs w:val="24"/>
        </w:rPr>
        <w:fldChar w:fldCharType="end"/>
      </w:r>
      <w:r>
        <w:rPr>
          <w:szCs w:val="24"/>
        </w:rPr>
        <w:t xml:space="preserve"> </w:t>
      </w:r>
      <w:r w:rsidR="006836FB" w:rsidRPr="006836FB">
        <w:rPr>
          <w:szCs w:val="24"/>
        </w:rPr>
        <w:t xml:space="preserve">Tontine Trust. « About Tontine Trust ». Consulté le 6 juillet 2023. </w:t>
      </w:r>
      <w:hyperlink r:id="rId33" w:history="1">
        <w:r w:rsidR="00AC7798" w:rsidRPr="0036771B">
          <w:rPr>
            <w:rStyle w:val="Lienhypertexte"/>
            <w:szCs w:val="24"/>
          </w:rPr>
          <w:t>https://tontine.com/about-us/</w:t>
        </w:r>
      </w:hyperlink>
      <w:r w:rsidR="006836FB" w:rsidRPr="006836FB">
        <w:rPr>
          <w:szCs w:val="24"/>
        </w:rPr>
        <w:t>.</w:t>
      </w:r>
    </w:p>
    <w:p w14:paraId="577AD9A2" w14:textId="71866544" w:rsidR="00AC7798" w:rsidRPr="00AC7798" w:rsidRDefault="00AC7798" w:rsidP="00AC7798">
      <w:pPr>
        <w:pStyle w:val="Bibliographie"/>
        <w:ind w:left="0" w:firstLine="0"/>
        <w:rPr>
          <w:szCs w:val="24"/>
        </w:rPr>
      </w:pPr>
      <w:r>
        <w:rPr>
          <w:rFonts w:ascii="Calibri" w:hAnsi="Calibri" w:cs="Calibri"/>
          <w:sz w:val="22"/>
        </w:rPr>
        <w:t xml:space="preserve"> </w:t>
      </w:r>
      <w:r w:rsidRPr="00AC7798">
        <w:rPr>
          <w:szCs w:val="24"/>
        </w:rPr>
        <w:fldChar w:fldCharType="begin"/>
      </w:r>
      <w:r w:rsidRPr="00AC7798">
        <w:rPr>
          <w:szCs w:val="24"/>
        </w:rPr>
        <w:instrText xml:space="preserve"> ADDIN ZOTERO_ITEM CSL_CITATION {"citationID":"KNwXroWw","properties":{"formattedCitation":"[4]","plainCitation":"[4]","noteIndex":0},"citationItems":[{"id":30,"uris":["http://zotero.org/users/11846691/items/Q2QGRPRK"],"itemData":{"id":30,"type":"webpage","title":"Build a Secure Online Election for Free | Election Runner","URL":"https://electionrunner.com/","accessed":{"date-parts":[["2023",6,17]]}}}],"schema":"https://github.com/citation-style-language/schema/raw/master/csl-citation.json"} </w:instrText>
      </w:r>
      <w:r w:rsidRPr="00AC7798">
        <w:rPr>
          <w:szCs w:val="24"/>
        </w:rPr>
        <w:fldChar w:fldCharType="separate"/>
      </w:r>
      <w:r w:rsidRPr="00AC7798">
        <w:rPr>
          <w:szCs w:val="24"/>
        </w:rPr>
        <w:t>[3]</w:t>
      </w:r>
      <w:r w:rsidRPr="00AC7798">
        <w:rPr>
          <w:szCs w:val="24"/>
        </w:rPr>
        <w:fldChar w:fldCharType="end"/>
      </w:r>
      <w:r w:rsidRPr="00AC7798">
        <w:rPr>
          <w:szCs w:val="24"/>
        </w:rPr>
        <w:t>« Tontine ».In</w:t>
      </w:r>
      <w:r w:rsidRPr="00AC7798">
        <w:rPr>
          <w:i/>
          <w:iCs/>
          <w:szCs w:val="24"/>
        </w:rPr>
        <w:t>Wikipédia</w:t>
      </w:r>
      <w:r w:rsidRPr="00AC7798">
        <w:rPr>
          <w:szCs w:val="24"/>
        </w:rPr>
        <w:t>,7juin2023. https://fr.wikipedia.org/w/index.php?title=Tontine&amp;oldid=204989569#cite_note-8.</w:t>
      </w:r>
    </w:p>
    <w:p w14:paraId="4B9EDABE" w14:textId="091C1073" w:rsidR="00870D56" w:rsidRPr="006836FB" w:rsidRDefault="00583613" w:rsidP="005C0B94">
      <w:pPr>
        <w:pStyle w:val="Bibliographie"/>
        <w:rPr>
          <w:szCs w:val="24"/>
        </w:rPr>
      </w:pPr>
      <w:r w:rsidRPr="006836FB">
        <w:rPr>
          <w:szCs w:val="24"/>
          <w:lang w:val="en-US"/>
        </w:rPr>
        <w:fldChar w:fldCharType="begin"/>
      </w:r>
      <w:r w:rsidR="001A6C2D" w:rsidRPr="006836FB">
        <w:rPr>
          <w:szCs w:val="24"/>
          <w:lang w:val="en-US"/>
        </w:rPr>
        <w:instrText xml:space="preserve"> ADDIN ZOTERO_BIBL {"uncited":[],"omitted":[],"custom":[]} CSL_BIBLIOGRAPHY </w:instrText>
      </w:r>
      <w:r w:rsidRPr="006836FB">
        <w:rPr>
          <w:szCs w:val="24"/>
          <w:lang w:val="en-US"/>
        </w:rPr>
        <w:fldChar w:fldCharType="separate"/>
      </w:r>
    </w:p>
    <w:p w14:paraId="2EB2AA3C" w14:textId="4113FCAA" w:rsidR="00870D56" w:rsidRPr="006836FB" w:rsidRDefault="00CA6159" w:rsidP="00870D56">
      <w:pPr>
        <w:pStyle w:val="Bibliographie"/>
        <w:rPr>
          <w:szCs w:val="24"/>
          <w:lang w:val="en-US"/>
        </w:rPr>
      </w:pPr>
      <w:r w:rsidRPr="006836FB">
        <w:rPr>
          <w:szCs w:val="24"/>
          <w:lang w:val="en-US"/>
        </w:rPr>
        <w:t xml:space="preserve"> </w:t>
      </w:r>
      <w:r w:rsidR="00870D56" w:rsidRPr="006836FB">
        <w:rPr>
          <w:szCs w:val="24"/>
          <w:lang w:val="en-US"/>
        </w:rPr>
        <w:t>[</w:t>
      </w:r>
      <w:r w:rsidR="00724CD5">
        <w:rPr>
          <w:szCs w:val="24"/>
          <w:lang w:val="en-US"/>
        </w:rPr>
        <w:t>4</w:t>
      </w:r>
      <w:r w:rsidR="00870D56" w:rsidRPr="006836FB">
        <w:rPr>
          <w:szCs w:val="24"/>
          <w:lang w:val="en-US"/>
        </w:rPr>
        <w:t>]</w:t>
      </w:r>
      <w:r w:rsidR="00870D56" w:rsidRPr="006836FB">
        <w:rPr>
          <w:szCs w:val="24"/>
          <w:lang w:val="en-US"/>
        </w:rPr>
        <w:tab/>
        <w:t xml:space="preserve">support@baianat.com, “Design for users,” </w:t>
      </w:r>
      <w:r w:rsidR="00870D56" w:rsidRPr="006836FB">
        <w:rPr>
          <w:i/>
          <w:iCs/>
          <w:szCs w:val="24"/>
          <w:lang w:val="en-US"/>
        </w:rPr>
        <w:t>Baianat</w:t>
      </w:r>
      <w:r w:rsidR="00870D56" w:rsidRPr="006836FB">
        <w:rPr>
          <w:szCs w:val="24"/>
          <w:lang w:val="en-US"/>
        </w:rPr>
        <w:t>. https://www.baianat.com/books/ui-as-an-asset-for-ux/design-for-users (accessed Jun. 15, 2023).</w:t>
      </w:r>
    </w:p>
    <w:p w14:paraId="17399764" w14:textId="0461364E" w:rsidR="00870D56" w:rsidRPr="006836FB" w:rsidRDefault="00870D56" w:rsidP="00870D56">
      <w:pPr>
        <w:pStyle w:val="Bibliographie"/>
        <w:rPr>
          <w:szCs w:val="24"/>
          <w:lang w:val="en-US"/>
        </w:rPr>
      </w:pPr>
      <w:r w:rsidRPr="006836FB">
        <w:rPr>
          <w:szCs w:val="24"/>
          <w:lang w:val="en-US"/>
        </w:rPr>
        <w:t>[</w:t>
      </w:r>
      <w:r w:rsidR="00724CD5">
        <w:rPr>
          <w:szCs w:val="24"/>
          <w:lang w:val="en-US"/>
        </w:rPr>
        <w:t>5</w:t>
      </w:r>
      <w:r w:rsidRPr="006836FB">
        <w:rPr>
          <w:szCs w:val="24"/>
          <w:lang w:val="en-US"/>
        </w:rPr>
        <w:t>]</w:t>
      </w:r>
      <w:r w:rsidRPr="006836FB">
        <w:rPr>
          <w:szCs w:val="24"/>
          <w:lang w:val="en-US"/>
        </w:rPr>
        <w:tab/>
        <w:t>“What is Unified Modeling Language (UML)?” https://www.visual-paradigm.com/guide/uml-unified-modeling-language/what-is-uml/;WWWSESSIONID=B90B026F444CD918FE9CA2896670D50B.www1 (accessed Jul. 01, 2023).</w:t>
      </w:r>
    </w:p>
    <w:p w14:paraId="177197C5" w14:textId="5D566346" w:rsidR="00870D56" w:rsidRPr="006836FB" w:rsidRDefault="00870D56" w:rsidP="00870D56">
      <w:pPr>
        <w:pStyle w:val="Bibliographie"/>
        <w:rPr>
          <w:szCs w:val="24"/>
          <w:lang w:val="en-US"/>
        </w:rPr>
      </w:pPr>
      <w:r w:rsidRPr="006836FB">
        <w:rPr>
          <w:szCs w:val="24"/>
          <w:lang w:val="en-US"/>
        </w:rPr>
        <w:t>[9]</w:t>
      </w:r>
      <w:r w:rsidRPr="006836FB">
        <w:rPr>
          <w:szCs w:val="24"/>
          <w:lang w:val="en-US"/>
        </w:rPr>
        <w:tab/>
        <w:t>“Flutter Which is Better for 2023? | SaM Solutions,” Mar. 14, 2023. https://www.sam-solutions.com:443/blog/flutter-vs-react-native/ (accessed Jun. 29, 2023).</w:t>
      </w:r>
    </w:p>
    <w:p w14:paraId="4A1E0BB9" w14:textId="4A3214DA" w:rsidR="00583613" w:rsidRPr="001D3C70" w:rsidRDefault="00583613" w:rsidP="00583613">
      <w:pPr>
        <w:rPr>
          <w:lang w:val="en-US"/>
        </w:rPr>
      </w:pPr>
      <w:r w:rsidRPr="006836FB">
        <w:rPr>
          <w:szCs w:val="24"/>
          <w:lang w:val="en-US"/>
        </w:rPr>
        <w:fldChar w:fldCharType="end"/>
      </w:r>
    </w:p>
    <w:sectPr w:rsidR="00583613" w:rsidRPr="001D3C70" w:rsidSect="002C223D">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F0823F" w14:textId="77777777" w:rsidR="00A473F9" w:rsidRDefault="00A473F9">
      <w:pPr>
        <w:spacing w:line="240" w:lineRule="auto"/>
      </w:pPr>
      <w:r>
        <w:separator/>
      </w:r>
    </w:p>
  </w:endnote>
  <w:endnote w:type="continuationSeparator" w:id="0">
    <w:p w14:paraId="5B71E9B2" w14:textId="77777777" w:rsidR="00A473F9" w:rsidRDefault="00A473F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A55DE5" w14:textId="77777777" w:rsidR="00E85D16" w:rsidRPr="002C223D" w:rsidRDefault="00E85D16">
    <w:pPr>
      <w:jc w:val="right"/>
      <w:rPr>
        <w:sz w:val="52"/>
        <w:szCs w:val="40"/>
      </w:rPr>
    </w:pPr>
    <w:r w:rsidRPr="002C223D">
      <w:rPr>
        <w:sz w:val="52"/>
        <w:szCs w:val="40"/>
      </w:rPr>
      <w:fldChar w:fldCharType="begin"/>
    </w:r>
    <w:r w:rsidRPr="002C223D">
      <w:rPr>
        <w:sz w:val="52"/>
        <w:szCs w:val="40"/>
      </w:rPr>
      <w:instrText>PAGE</w:instrText>
    </w:r>
    <w:r w:rsidRPr="002C223D">
      <w:rPr>
        <w:sz w:val="52"/>
        <w:szCs w:val="40"/>
      </w:rPr>
      <w:fldChar w:fldCharType="separate"/>
    </w:r>
    <w:r>
      <w:rPr>
        <w:noProof/>
        <w:sz w:val="52"/>
        <w:szCs w:val="40"/>
      </w:rPr>
      <w:t>6</w:t>
    </w:r>
    <w:r w:rsidRPr="002C223D">
      <w:rPr>
        <w:sz w:val="52"/>
        <w:szCs w:val="4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78CCF9" w14:textId="77777777" w:rsidR="00A473F9" w:rsidRDefault="00A473F9">
      <w:pPr>
        <w:spacing w:line="240" w:lineRule="auto"/>
      </w:pPr>
      <w:r>
        <w:separator/>
      </w:r>
    </w:p>
  </w:footnote>
  <w:footnote w:type="continuationSeparator" w:id="0">
    <w:p w14:paraId="372BE7DE" w14:textId="77777777" w:rsidR="00A473F9" w:rsidRDefault="00A473F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F02BD2"/>
    <w:multiLevelType w:val="hybridMultilevel"/>
    <w:tmpl w:val="A0FEA6A4"/>
    <w:lvl w:ilvl="0" w:tplc="2000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3784227"/>
    <w:multiLevelType w:val="multilevel"/>
    <w:tmpl w:val="1E0C061C"/>
    <w:lvl w:ilvl="0">
      <w:start w:val="1"/>
      <w:numFmt w:val="upperRoman"/>
      <w:pStyle w:val="Titre1"/>
      <w:lvlText w:val="%1"/>
      <w:lvlJc w:val="left"/>
      <w:pPr>
        <w:ind w:left="432" w:hanging="432"/>
      </w:pPr>
      <w:rPr>
        <w:rFonts w:hint="default"/>
      </w:rPr>
    </w:lvl>
    <w:lvl w:ilvl="1">
      <w:start w:val="1"/>
      <w:numFmt w:val="decimal"/>
      <w:pStyle w:val="Titre2"/>
      <w:lvlText w:val="%1.%2"/>
      <w:lvlJc w:val="left"/>
      <w:pPr>
        <w:ind w:left="576" w:hanging="576"/>
      </w:pPr>
      <w:rPr>
        <w:rFonts w:hint="default"/>
      </w:rPr>
    </w:lvl>
    <w:lvl w:ilvl="2">
      <w:start w:val="1"/>
      <w:numFmt w:val="decimal"/>
      <w:pStyle w:val="Titre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abstractNum w:abstractNumId="2" w15:restartNumberingAfterBreak="0">
    <w:nsid w:val="23CF7EB7"/>
    <w:multiLevelType w:val="hybridMultilevel"/>
    <w:tmpl w:val="1B005222"/>
    <w:lvl w:ilvl="0" w:tplc="2000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4FE4C1F"/>
    <w:multiLevelType w:val="hybridMultilevel"/>
    <w:tmpl w:val="EA5A3BB4"/>
    <w:lvl w:ilvl="0" w:tplc="2000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9FA1F4D"/>
    <w:multiLevelType w:val="hybridMultilevel"/>
    <w:tmpl w:val="EDD6DEBE"/>
    <w:lvl w:ilvl="0" w:tplc="2000000B">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5" w15:restartNumberingAfterBreak="0">
    <w:nsid w:val="2B452BD9"/>
    <w:multiLevelType w:val="hybridMultilevel"/>
    <w:tmpl w:val="D5C6B7CA"/>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399B2EA5"/>
    <w:multiLevelType w:val="hybridMultilevel"/>
    <w:tmpl w:val="7DD82DFA"/>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407752C7"/>
    <w:multiLevelType w:val="hybridMultilevel"/>
    <w:tmpl w:val="A5706B5C"/>
    <w:lvl w:ilvl="0" w:tplc="2000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4A1C627F"/>
    <w:multiLevelType w:val="multilevel"/>
    <w:tmpl w:val="166EBB68"/>
    <w:lvl w:ilvl="0">
      <w:start w:val="2"/>
      <w:numFmt w:val="upperRoman"/>
      <w:lvlText w:val="%1."/>
      <w:lvlJc w:val="right"/>
      <w:pPr>
        <w:ind w:left="454" w:hanging="454"/>
      </w:pPr>
      <w:rPr>
        <w:rFonts w:hint="default"/>
      </w:rPr>
    </w:lvl>
    <w:lvl w:ilvl="1">
      <w:start w:val="1"/>
      <w:numFmt w:val="decimal"/>
      <w:lvlText w:val="I.%2"/>
      <w:lvlJc w:val="left"/>
      <w:pPr>
        <w:ind w:left="454" w:hanging="454"/>
      </w:pPr>
    </w:lvl>
    <w:lvl w:ilvl="2">
      <w:start w:val="1"/>
      <w:numFmt w:val="decimal"/>
      <w:lvlText w:val="I.%2.%3"/>
      <w:lvlJc w:val="left"/>
      <w:pPr>
        <w:ind w:left="454" w:hanging="454"/>
      </w:pPr>
      <w:rPr>
        <w:rFonts w:hint="default"/>
      </w:rPr>
    </w:lvl>
    <w:lvl w:ilvl="3">
      <w:start w:val="1"/>
      <w:numFmt w:val="decimal"/>
      <w:lvlText w:val="I.%2.%3.%4"/>
      <w:lvlJc w:val="left"/>
      <w:pPr>
        <w:ind w:left="454" w:hanging="454"/>
      </w:pPr>
      <w:rPr>
        <w:rFonts w:hint="default"/>
      </w:rPr>
    </w:lvl>
    <w:lvl w:ilvl="4">
      <w:start w:val="1"/>
      <w:numFmt w:val="decimal"/>
      <w:lvlText w:val="I.%2.%3.%4.%5"/>
      <w:lvlJc w:val="left"/>
      <w:pPr>
        <w:ind w:left="454" w:hanging="454"/>
      </w:pPr>
      <w:rPr>
        <w:rFonts w:hint="default"/>
      </w:rPr>
    </w:lvl>
    <w:lvl w:ilvl="5">
      <w:start w:val="1"/>
      <w:numFmt w:val="decimal"/>
      <w:lvlText w:val="%1.%2.%3.%4.%5.%6"/>
      <w:lvlJc w:val="left"/>
      <w:pPr>
        <w:ind w:left="454" w:hanging="454"/>
      </w:pPr>
      <w:rPr>
        <w:rFonts w:hint="default"/>
      </w:rPr>
    </w:lvl>
    <w:lvl w:ilvl="6">
      <w:start w:val="1"/>
      <w:numFmt w:val="decimal"/>
      <w:lvlText w:val="%1.%2.%3.%4.%5.%6.%7"/>
      <w:lvlJc w:val="left"/>
      <w:pPr>
        <w:ind w:left="454" w:hanging="454"/>
      </w:pPr>
      <w:rPr>
        <w:rFonts w:hint="default"/>
      </w:rPr>
    </w:lvl>
    <w:lvl w:ilvl="7">
      <w:start w:val="1"/>
      <w:numFmt w:val="decimal"/>
      <w:lvlText w:val="%1.%2.%3.%4.%5.%6.%7.%8"/>
      <w:lvlJc w:val="left"/>
      <w:pPr>
        <w:ind w:left="454" w:hanging="454"/>
      </w:pPr>
      <w:rPr>
        <w:rFonts w:hint="default"/>
      </w:rPr>
    </w:lvl>
    <w:lvl w:ilvl="8">
      <w:start w:val="1"/>
      <w:numFmt w:val="decimal"/>
      <w:lvlText w:val="%1.%2.%3.%4.%5.%6.%7.%8.%9"/>
      <w:lvlJc w:val="left"/>
      <w:pPr>
        <w:ind w:left="454" w:hanging="454"/>
      </w:pPr>
      <w:rPr>
        <w:rFonts w:hint="default"/>
      </w:rPr>
    </w:lvl>
  </w:abstractNum>
  <w:abstractNum w:abstractNumId="9" w15:restartNumberingAfterBreak="0">
    <w:nsid w:val="58200296"/>
    <w:multiLevelType w:val="hybridMultilevel"/>
    <w:tmpl w:val="C66A5F12"/>
    <w:lvl w:ilvl="0" w:tplc="2000000B">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0" w15:restartNumberingAfterBreak="0">
    <w:nsid w:val="5F1A455F"/>
    <w:multiLevelType w:val="hybridMultilevel"/>
    <w:tmpl w:val="02CEF9E8"/>
    <w:lvl w:ilvl="0" w:tplc="2000000D">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62F345EC"/>
    <w:multiLevelType w:val="hybridMultilevel"/>
    <w:tmpl w:val="76A05ED6"/>
    <w:lvl w:ilvl="0" w:tplc="C492ACB2">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3201453"/>
    <w:multiLevelType w:val="hybridMultilevel"/>
    <w:tmpl w:val="B7FE29EC"/>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6CD4460D"/>
    <w:multiLevelType w:val="hybridMultilevel"/>
    <w:tmpl w:val="3034A7E4"/>
    <w:lvl w:ilvl="0" w:tplc="2000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15:restartNumberingAfterBreak="0">
    <w:nsid w:val="6E724C10"/>
    <w:multiLevelType w:val="hybridMultilevel"/>
    <w:tmpl w:val="1B3AEB1C"/>
    <w:lvl w:ilvl="0" w:tplc="2000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5" w15:restartNumberingAfterBreak="0">
    <w:nsid w:val="78826B3A"/>
    <w:multiLevelType w:val="hybridMultilevel"/>
    <w:tmpl w:val="DA440724"/>
    <w:lvl w:ilvl="0" w:tplc="2000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7F47212D"/>
    <w:multiLevelType w:val="hybridMultilevel"/>
    <w:tmpl w:val="EDA68CCC"/>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350228926">
    <w:abstractNumId w:val="3"/>
  </w:num>
  <w:num w:numId="2" w16cid:durableId="1769959347">
    <w:abstractNumId w:val="8"/>
  </w:num>
  <w:num w:numId="3" w16cid:durableId="1806505724">
    <w:abstractNumId w:val="6"/>
  </w:num>
  <w:num w:numId="4" w16cid:durableId="111437065">
    <w:abstractNumId w:val="5"/>
  </w:num>
  <w:num w:numId="5" w16cid:durableId="1492914912">
    <w:abstractNumId w:val="16"/>
  </w:num>
  <w:num w:numId="6" w16cid:durableId="1322927288">
    <w:abstractNumId w:val="2"/>
  </w:num>
  <w:num w:numId="7" w16cid:durableId="2056273502">
    <w:abstractNumId w:val="0"/>
  </w:num>
  <w:num w:numId="8" w16cid:durableId="1864200423">
    <w:abstractNumId w:val="10"/>
  </w:num>
  <w:num w:numId="9" w16cid:durableId="779682434">
    <w:abstractNumId w:val="7"/>
  </w:num>
  <w:num w:numId="10" w16cid:durableId="1849444603">
    <w:abstractNumId w:val="15"/>
  </w:num>
  <w:num w:numId="11" w16cid:durableId="87624434">
    <w:abstractNumId w:val="4"/>
  </w:num>
  <w:num w:numId="12" w16cid:durableId="180246230">
    <w:abstractNumId w:val="14"/>
  </w:num>
  <w:num w:numId="13" w16cid:durableId="109208488">
    <w:abstractNumId w:val="9"/>
  </w:num>
  <w:num w:numId="14" w16cid:durableId="46227150">
    <w:abstractNumId w:val="13"/>
  </w:num>
  <w:num w:numId="15" w16cid:durableId="1427116426">
    <w:abstractNumId w:val="1"/>
  </w:num>
  <w:num w:numId="16" w16cid:durableId="210777320">
    <w:abstractNumId w:val="1"/>
  </w:num>
  <w:num w:numId="17" w16cid:durableId="202512865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27737699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53183952">
    <w:abstractNumId w:val="11"/>
  </w:num>
  <w:num w:numId="20" w16cid:durableId="2018924047">
    <w:abstractNumId w:val="1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7000"/>
    <w:rsid w:val="0000548D"/>
    <w:rsid w:val="0000603C"/>
    <w:rsid w:val="00007726"/>
    <w:rsid w:val="00007E23"/>
    <w:rsid w:val="000133E9"/>
    <w:rsid w:val="0001556B"/>
    <w:rsid w:val="00023F1B"/>
    <w:rsid w:val="00026C34"/>
    <w:rsid w:val="000436FB"/>
    <w:rsid w:val="00044336"/>
    <w:rsid w:val="000458AD"/>
    <w:rsid w:val="000468B6"/>
    <w:rsid w:val="000532FA"/>
    <w:rsid w:val="00056DF8"/>
    <w:rsid w:val="000742A6"/>
    <w:rsid w:val="00076B88"/>
    <w:rsid w:val="00094E86"/>
    <w:rsid w:val="00095E0C"/>
    <w:rsid w:val="000C0B3A"/>
    <w:rsid w:val="000C59C5"/>
    <w:rsid w:val="000C6C7D"/>
    <w:rsid w:val="000D7E28"/>
    <w:rsid w:val="000E78F5"/>
    <w:rsid w:val="000F3C65"/>
    <w:rsid w:val="000F6FB1"/>
    <w:rsid w:val="00123AA0"/>
    <w:rsid w:val="001320A0"/>
    <w:rsid w:val="00134358"/>
    <w:rsid w:val="00140EA4"/>
    <w:rsid w:val="00154096"/>
    <w:rsid w:val="00163D23"/>
    <w:rsid w:val="00170333"/>
    <w:rsid w:val="00185136"/>
    <w:rsid w:val="0019211A"/>
    <w:rsid w:val="001A12A8"/>
    <w:rsid w:val="001A4C7B"/>
    <w:rsid w:val="001A6C2D"/>
    <w:rsid w:val="001D3C70"/>
    <w:rsid w:val="001D46D5"/>
    <w:rsid w:val="001E2105"/>
    <w:rsid w:val="001E3896"/>
    <w:rsid w:val="001E64DF"/>
    <w:rsid w:val="001E6A9D"/>
    <w:rsid w:val="001F52C0"/>
    <w:rsid w:val="00212058"/>
    <w:rsid w:val="00223573"/>
    <w:rsid w:val="002254BB"/>
    <w:rsid w:val="00235B60"/>
    <w:rsid w:val="002421C2"/>
    <w:rsid w:val="00244351"/>
    <w:rsid w:val="0027294B"/>
    <w:rsid w:val="0027500D"/>
    <w:rsid w:val="002778AD"/>
    <w:rsid w:val="00293CD2"/>
    <w:rsid w:val="00295136"/>
    <w:rsid w:val="002A4959"/>
    <w:rsid w:val="002A7000"/>
    <w:rsid w:val="002B192B"/>
    <w:rsid w:val="002B59A3"/>
    <w:rsid w:val="002C223D"/>
    <w:rsid w:val="002C6C22"/>
    <w:rsid w:val="002D08D2"/>
    <w:rsid w:val="002E1823"/>
    <w:rsid w:val="002E3B68"/>
    <w:rsid w:val="002F0BC1"/>
    <w:rsid w:val="002F2425"/>
    <w:rsid w:val="002F40AC"/>
    <w:rsid w:val="00305218"/>
    <w:rsid w:val="00322796"/>
    <w:rsid w:val="00323A1D"/>
    <w:rsid w:val="003433A1"/>
    <w:rsid w:val="003467D0"/>
    <w:rsid w:val="00351D06"/>
    <w:rsid w:val="00354CE6"/>
    <w:rsid w:val="00355D50"/>
    <w:rsid w:val="00362ED2"/>
    <w:rsid w:val="00374656"/>
    <w:rsid w:val="00385F0A"/>
    <w:rsid w:val="0039073E"/>
    <w:rsid w:val="003A01E2"/>
    <w:rsid w:val="003A4556"/>
    <w:rsid w:val="003B01C2"/>
    <w:rsid w:val="003B7475"/>
    <w:rsid w:val="003C650B"/>
    <w:rsid w:val="003C7B34"/>
    <w:rsid w:val="003E0E2D"/>
    <w:rsid w:val="003E55FF"/>
    <w:rsid w:val="00407367"/>
    <w:rsid w:val="004147F8"/>
    <w:rsid w:val="00437EBC"/>
    <w:rsid w:val="004503D6"/>
    <w:rsid w:val="00464871"/>
    <w:rsid w:val="00473809"/>
    <w:rsid w:val="0047764D"/>
    <w:rsid w:val="004805B7"/>
    <w:rsid w:val="00482272"/>
    <w:rsid w:val="004823F8"/>
    <w:rsid w:val="00491FFF"/>
    <w:rsid w:val="004A205F"/>
    <w:rsid w:val="004A23AE"/>
    <w:rsid w:val="004A7F2F"/>
    <w:rsid w:val="004C0B69"/>
    <w:rsid w:val="004C136B"/>
    <w:rsid w:val="004C6CC0"/>
    <w:rsid w:val="004D1770"/>
    <w:rsid w:val="004D2832"/>
    <w:rsid w:val="004D2FE7"/>
    <w:rsid w:val="004E2402"/>
    <w:rsid w:val="00502EFD"/>
    <w:rsid w:val="0050435C"/>
    <w:rsid w:val="00506DCE"/>
    <w:rsid w:val="00507623"/>
    <w:rsid w:val="00527CF6"/>
    <w:rsid w:val="0054348A"/>
    <w:rsid w:val="00550966"/>
    <w:rsid w:val="0055199E"/>
    <w:rsid w:val="00560DD3"/>
    <w:rsid w:val="005708C7"/>
    <w:rsid w:val="00571A73"/>
    <w:rsid w:val="00573502"/>
    <w:rsid w:val="00574171"/>
    <w:rsid w:val="00574DE2"/>
    <w:rsid w:val="00583613"/>
    <w:rsid w:val="00586345"/>
    <w:rsid w:val="00587CAE"/>
    <w:rsid w:val="005C0B94"/>
    <w:rsid w:val="005C32BF"/>
    <w:rsid w:val="005D1542"/>
    <w:rsid w:val="005D23A0"/>
    <w:rsid w:val="005D6EB0"/>
    <w:rsid w:val="005E25EF"/>
    <w:rsid w:val="005F2AAF"/>
    <w:rsid w:val="005F528A"/>
    <w:rsid w:val="005F6C17"/>
    <w:rsid w:val="00601572"/>
    <w:rsid w:val="0060433D"/>
    <w:rsid w:val="00604367"/>
    <w:rsid w:val="00610F81"/>
    <w:rsid w:val="00620F83"/>
    <w:rsid w:val="00622DEE"/>
    <w:rsid w:val="00623ADA"/>
    <w:rsid w:val="00623BCC"/>
    <w:rsid w:val="0066354A"/>
    <w:rsid w:val="006836FB"/>
    <w:rsid w:val="00697BBB"/>
    <w:rsid w:val="006A4A72"/>
    <w:rsid w:val="006C1B73"/>
    <w:rsid w:val="006C565B"/>
    <w:rsid w:val="006E19AB"/>
    <w:rsid w:val="006E3EE8"/>
    <w:rsid w:val="006F2EAD"/>
    <w:rsid w:val="00711A4C"/>
    <w:rsid w:val="00724CD5"/>
    <w:rsid w:val="0073117F"/>
    <w:rsid w:val="0074667F"/>
    <w:rsid w:val="00773607"/>
    <w:rsid w:val="00773614"/>
    <w:rsid w:val="00775729"/>
    <w:rsid w:val="00785A88"/>
    <w:rsid w:val="00796CD9"/>
    <w:rsid w:val="007A6A52"/>
    <w:rsid w:val="007C02C2"/>
    <w:rsid w:val="007C68F9"/>
    <w:rsid w:val="007E004A"/>
    <w:rsid w:val="007F02A8"/>
    <w:rsid w:val="007F3841"/>
    <w:rsid w:val="00802EBE"/>
    <w:rsid w:val="008205CC"/>
    <w:rsid w:val="008341E1"/>
    <w:rsid w:val="00836F7F"/>
    <w:rsid w:val="00841BF1"/>
    <w:rsid w:val="00843C51"/>
    <w:rsid w:val="008564E7"/>
    <w:rsid w:val="00863AC4"/>
    <w:rsid w:val="0086743A"/>
    <w:rsid w:val="00870D56"/>
    <w:rsid w:val="00873259"/>
    <w:rsid w:val="00885765"/>
    <w:rsid w:val="008900F3"/>
    <w:rsid w:val="00892133"/>
    <w:rsid w:val="008966D0"/>
    <w:rsid w:val="008A3D12"/>
    <w:rsid w:val="008B0B0E"/>
    <w:rsid w:val="008B5FB1"/>
    <w:rsid w:val="008B6FFF"/>
    <w:rsid w:val="008C2231"/>
    <w:rsid w:val="008C6BB4"/>
    <w:rsid w:val="008D43B9"/>
    <w:rsid w:val="008E2153"/>
    <w:rsid w:val="008E2590"/>
    <w:rsid w:val="008E3BCA"/>
    <w:rsid w:val="008F2452"/>
    <w:rsid w:val="008F4C10"/>
    <w:rsid w:val="00904054"/>
    <w:rsid w:val="00907B96"/>
    <w:rsid w:val="00913FEF"/>
    <w:rsid w:val="00927A72"/>
    <w:rsid w:val="0093052E"/>
    <w:rsid w:val="00931CC3"/>
    <w:rsid w:val="00944FAF"/>
    <w:rsid w:val="0094584A"/>
    <w:rsid w:val="00960C5B"/>
    <w:rsid w:val="00975138"/>
    <w:rsid w:val="009778FD"/>
    <w:rsid w:val="00981EDF"/>
    <w:rsid w:val="00985C1A"/>
    <w:rsid w:val="00985FA9"/>
    <w:rsid w:val="009A75E8"/>
    <w:rsid w:val="009B08C4"/>
    <w:rsid w:val="009B242A"/>
    <w:rsid w:val="009B4018"/>
    <w:rsid w:val="009B49A0"/>
    <w:rsid w:val="009C77EF"/>
    <w:rsid w:val="009D0761"/>
    <w:rsid w:val="009D0EBB"/>
    <w:rsid w:val="009D18F6"/>
    <w:rsid w:val="009D403D"/>
    <w:rsid w:val="009D74FC"/>
    <w:rsid w:val="009E1D6B"/>
    <w:rsid w:val="00A129B1"/>
    <w:rsid w:val="00A20C73"/>
    <w:rsid w:val="00A222F1"/>
    <w:rsid w:val="00A23B4F"/>
    <w:rsid w:val="00A25CFE"/>
    <w:rsid w:val="00A473F9"/>
    <w:rsid w:val="00A6461A"/>
    <w:rsid w:val="00A71F80"/>
    <w:rsid w:val="00A742B4"/>
    <w:rsid w:val="00A939EE"/>
    <w:rsid w:val="00A94B12"/>
    <w:rsid w:val="00A96467"/>
    <w:rsid w:val="00A96D2E"/>
    <w:rsid w:val="00A96EE1"/>
    <w:rsid w:val="00AA3B71"/>
    <w:rsid w:val="00AA62BB"/>
    <w:rsid w:val="00AC08D4"/>
    <w:rsid w:val="00AC7798"/>
    <w:rsid w:val="00AC7AA3"/>
    <w:rsid w:val="00AF198E"/>
    <w:rsid w:val="00AF388E"/>
    <w:rsid w:val="00AF3D5B"/>
    <w:rsid w:val="00AF72F4"/>
    <w:rsid w:val="00B00627"/>
    <w:rsid w:val="00B0247E"/>
    <w:rsid w:val="00B05B84"/>
    <w:rsid w:val="00B05DB2"/>
    <w:rsid w:val="00B3427F"/>
    <w:rsid w:val="00B41E8C"/>
    <w:rsid w:val="00B53CAC"/>
    <w:rsid w:val="00B82B59"/>
    <w:rsid w:val="00B94A5A"/>
    <w:rsid w:val="00BA1CCF"/>
    <w:rsid w:val="00BC4F1D"/>
    <w:rsid w:val="00BD6FAB"/>
    <w:rsid w:val="00BE669F"/>
    <w:rsid w:val="00BF104D"/>
    <w:rsid w:val="00C030B0"/>
    <w:rsid w:val="00C1004E"/>
    <w:rsid w:val="00C2121E"/>
    <w:rsid w:val="00C27371"/>
    <w:rsid w:val="00C36440"/>
    <w:rsid w:val="00C37E21"/>
    <w:rsid w:val="00C42F3D"/>
    <w:rsid w:val="00CA0204"/>
    <w:rsid w:val="00CA6159"/>
    <w:rsid w:val="00CB13B2"/>
    <w:rsid w:val="00CC1EC8"/>
    <w:rsid w:val="00CC766E"/>
    <w:rsid w:val="00CD08CB"/>
    <w:rsid w:val="00CD76E5"/>
    <w:rsid w:val="00CD7F4A"/>
    <w:rsid w:val="00CE3AFE"/>
    <w:rsid w:val="00CE7548"/>
    <w:rsid w:val="00D04060"/>
    <w:rsid w:val="00D12901"/>
    <w:rsid w:val="00D22C5D"/>
    <w:rsid w:val="00D30574"/>
    <w:rsid w:val="00D45A4B"/>
    <w:rsid w:val="00D45AA5"/>
    <w:rsid w:val="00D562C7"/>
    <w:rsid w:val="00D60ED5"/>
    <w:rsid w:val="00D66E4B"/>
    <w:rsid w:val="00D75AAC"/>
    <w:rsid w:val="00D80A4A"/>
    <w:rsid w:val="00D8143F"/>
    <w:rsid w:val="00D8440A"/>
    <w:rsid w:val="00D97B45"/>
    <w:rsid w:val="00DA3E76"/>
    <w:rsid w:val="00DA6558"/>
    <w:rsid w:val="00DA65E6"/>
    <w:rsid w:val="00DB0645"/>
    <w:rsid w:val="00DB1B5F"/>
    <w:rsid w:val="00DC2063"/>
    <w:rsid w:val="00DC2B1A"/>
    <w:rsid w:val="00DE6E44"/>
    <w:rsid w:val="00DF0B88"/>
    <w:rsid w:val="00E31003"/>
    <w:rsid w:val="00E33B06"/>
    <w:rsid w:val="00E35BC3"/>
    <w:rsid w:val="00E403D2"/>
    <w:rsid w:val="00E43CAC"/>
    <w:rsid w:val="00E60678"/>
    <w:rsid w:val="00E745C6"/>
    <w:rsid w:val="00E752B7"/>
    <w:rsid w:val="00E83410"/>
    <w:rsid w:val="00E83F18"/>
    <w:rsid w:val="00E85D16"/>
    <w:rsid w:val="00E91DD1"/>
    <w:rsid w:val="00EA12C2"/>
    <w:rsid w:val="00EA3315"/>
    <w:rsid w:val="00EC04E9"/>
    <w:rsid w:val="00ED1D25"/>
    <w:rsid w:val="00ED2E6D"/>
    <w:rsid w:val="00ED5B28"/>
    <w:rsid w:val="00ED67C1"/>
    <w:rsid w:val="00ED70AE"/>
    <w:rsid w:val="00EE4D8F"/>
    <w:rsid w:val="00EF3A31"/>
    <w:rsid w:val="00EF4F66"/>
    <w:rsid w:val="00F017FA"/>
    <w:rsid w:val="00F07BBA"/>
    <w:rsid w:val="00F23C5C"/>
    <w:rsid w:val="00F30CDF"/>
    <w:rsid w:val="00F361B8"/>
    <w:rsid w:val="00F42D22"/>
    <w:rsid w:val="00F4437C"/>
    <w:rsid w:val="00F44B2E"/>
    <w:rsid w:val="00F656BF"/>
    <w:rsid w:val="00F7004E"/>
    <w:rsid w:val="00F8263B"/>
    <w:rsid w:val="00F82DA1"/>
    <w:rsid w:val="00F8349F"/>
    <w:rsid w:val="00FA4EBE"/>
    <w:rsid w:val="00FA5B2E"/>
    <w:rsid w:val="00FB13FB"/>
    <w:rsid w:val="00FB6268"/>
    <w:rsid w:val="00FC4294"/>
    <w:rsid w:val="00FD73C0"/>
    <w:rsid w:val="00FE3F4C"/>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2BF07F"/>
  <w15:docId w15:val="{EDB4B57E-F6C6-48B7-A969-6571C837A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fr-CA" w:eastAsia="fr-F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3C51"/>
    <w:pPr>
      <w:spacing w:before="120" w:after="120"/>
      <w:jc w:val="both"/>
    </w:pPr>
    <w:rPr>
      <w:sz w:val="24"/>
      <w:lang w:val="fr-FR"/>
    </w:rPr>
  </w:style>
  <w:style w:type="paragraph" w:styleId="Titre1">
    <w:name w:val="heading 1"/>
    <w:basedOn w:val="Normal"/>
    <w:next w:val="Normal"/>
    <w:autoRedefine/>
    <w:uiPriority w:val="9"/>
    <w:qFormat/>
    <w:rsid w:val="007F3841"/>
    <w:pPr>
      <w:keepNext/>
      <w:keepLines/>
      <w:numPr>
        <w:numId w:val="15"/>
      </w:numPr>
      <w:spacing w:before="400"/>
      <w:jc w:val="left"/>
      <w:outlineLvl w:val="0"/>
    </w:pPr>
    <w:rPr>
      <w:b/>
      <w:bCs/>
      <w:color w:val="000000"/>
      <w:sz w:val="32"/>
      <w:szCs w:val="40"/>
      <w:lang w:val="en-US"/>
    </w:rPr>
  </w:style>
  <w:style w:type="paragraph" w:styleId="Titre2">
    <w:name w:val="heading 2"/>
    <w:basedOn w:val="Normal"/>
    <w:next w:val="Normal"/>
    <w:autoRedefine/>
    <w:uiPriority w:val="9"/>
    <w:unhideWhenUsed/>
    <w:qFormat/>
    <w:rsid w:val="00354CE6"/>
    <w:pPr>
      <w:keepNext/>
      <w:keepLines/>
      <w:numPr>
        <w:ilvl w:val="1"/>
        <w:numId w:val="16"/>
      </w:numPr>
      <w:spacing w:before="360"/>
      <w:jc w:val="left"/>
      <w:outlineLvl w:val="1"/>
    </w:pPr>
    <w:rPr>
      <w:sz w:val="32"/>
      <w:szCs w:val="32"/>
    </w:rPr>
  </w:style>
  <w:style w:type="paragraph" w:styleId="Titre3">
    <w:name w:val="heading 3"/>
    <w:basedOn w:val="Normal"/>
    <w:next w:val="Normal"/>
    <w:autoRedefine/>
    <w:uiPriority w:val="9"/>
    <w:unhideWhenUsed/>
    <w:rsid w:val="002E1823"/>
    <w:pPr>
      <w:keepNext/>
      <w:keepLines/>
      <w:numPr>
        <w:ilvl w:val="2"/>
        <w:numId w:val="16"/>
      </w:numPr>
      <w:spacing w:before="200"/>
      <w:jc w:val="left"/>
      <w:outlineLvl w:val="2"/>
    </w:pPr>
    <w:rPr>
      <w:sz w:val="28"/>
      <w:szCs w:val="28"/>
    </w:rPr>
  </w:style>
  <w:style w:type="paragraph" w:styleId="Titre4">
    <w:name w:val="heading 4"/>
    <w:basedOn w:val="Normal"/>
    <w:next w:val="Normal"/>
    <w:autoRedefine/>
    <w:uiPriority w:val="9"/>
    <w:unhideWhenUsed/>
    <w:qFormat/>
    <w:rsid w:val="00A94B12"/>
    <w:pPr>
      <w:keepNext/>
      <w:keepLines/>
      <w:pBdr>
        <w:bottom w:val="dotted" w:sz="6" w:space="0" w:color="DDDDDD"/>
      </w:pBdr>
      <w:shd w:val="clear" w:color="auto" w:fill="FFFFFF"/>
      <w:spacing w:before="72" w:after="0"/>
      <w:outlineLvl w:val="3"/>
    </w:pPr>
    <w:rPr>
      <w:b/>
      <w:color w:val="000000"/>
      <w:szCs w:val="24"/>
    </w:rPr>
  </w:style>
  <w:style w:type="paragraph" w:styleId="Titre5">
    <w:name w:val="heading 5"/>
    <w:basedOn w:val="Normal"/>
    <w:next w:val="Normal"/>
    <w:uiPriority w:val="9"/>
    <w:semiHidden/>
    <w:unhideWhenUsed/>
    <w:qFormat/>
    <w:pPr>
      <w:keepNext/>
      <w:keepLines/>
      <w:numPr>
        <w:ilvl w:val="4"/>
        <w:numId w:val="16"/>
      </w:numPr>
      <w:spacing w:before="240" w:after="80"/>
      <w:outlineLvl w:val="4"/>
    </w:pPr>
    <w:rPr>
      <w:color w:val="666666"/>
    </w:rPr>
  </w:style>
  <w:style w:type="paragraph" w:styleId="Titre6">
    <w:name w:val="heading 6"/>
    <w:basedOn w:val="Normal"/>
    <w:next w:val="Normal"/>
    <w:uiPriority w:val="9"/>
    <w:semiHidden/>
    <w:unhideWhenUsed/>
    <w:qFormat/>
    <w:pPr>
      <w:keepNext/>
      <w:keepLines/>
      <w:numPr>
        <w:ilvl w:val="5"/>
        <w:numId w:val="16"/>
      </w:numPr>
      <w:spacing w:before="240" w:after="80"/>
      <w:outlineLvl w:val="5"/>
    </w:pPr>
    <w:rPr>
      <w:i/>
      <w:color w:val="666666"/>
    </w:rPr>
  </w:style>
  <w:style w:type="paragraph" w:styleId="Titre7">
    <w:name w:val="heading 7"/>
    <w:basedOn w:val="Normal"/>
    <w:next w:val="Normal"/>
    <w:link w:val="Titre7Car"/>
    <w:uiPriority w:val="9"/>
    <w:semiHidden/>
    <w:unhideWhenUsed/>
    <w:qFormat/>
    <w:rsid w:val="00F656BF"/>
    <w:pPr>
      <w:keepNext/>
      <w:keepLines/>
      <w:numPr>
        <w:ilvl w:val="6"/>
        <w:numId w:val="16"/>
      </w:numPr>
      <w:spacing w:before="40" w:after="0"/>
      <w:outlineLvl w:val="6"/>
    </w:pPr>
    <w:rPr>
      <w:rFonts w:asciiTheme="majorHAnsi" w:eastAsiaTheme="majorEastAsia" w:hAnsiTheme="majorHAnsi" w:cstheme="majorBidi"/>
      <w:i/>
      <w:iCs/>
      <w:color w:val="243F60" w:themeColor="accent1" w:themeShade="7F"/>
    </w:rPr>
  </w:style>
  <w:style w:type="paragraph" w:styleId="Titre8">
    <w:name w:val="heading 8"/>
    <w:basedOn w:val="Normal"/>
    <w:next w:val="Normal"/>
    <w:link w:val="Titre8Car"/>
    <w:uiPriority w:val="9"/>
    <w:semiHidden/>
    <w:unhideWhenUsed/>
    <w:qFormat/>
    <w:rsid w:val="00F656BF"/>
    <w:pPr>
      <w:keepNext/>
      <w:keepLines/>
      <w:numPr>
        <w:ilvl w:val="7"/>
        <w:numId w:val="16"/>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F656BF"/>
    <w:pPr>
      <w:keepNext/>
      <w:keepLines/>
      <w:numPr>
        <w:ilvl w:val="8"/>
        <w:numId w:val="1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autoRedefine/>
    <w:uiPriority w:val="10"/>
    <w:qFormat/>
    <w:pPr>
      <w:keepNext/>
      <w:keepLines/>
      <w:spacing w:after="60"/>
    </w:pPr>
    <w:rPr>
      <w:sz w:val="52"/>
      <w:szCs w:val="52"/>
    </w:rPr>
  </w:style>
  <w:style w:type="paragraph" w:styleId="Sous-titre">
    <w:name w:val="Subtitle"/>
    <w:basedOn w:val="Normal"/>
    <w:next w:val="Normal"/>
    <w:uiPriority w:val="11"/>
    <w:qFormat/>
    <w:pPr>
      <w:keepNext/>
      <w:keepLines/>
      <w:spacing w:after="320"/>
    </w:pPr>
    <w:rPr>
      <w:color w:val="666666"/>
      <w:sz w:val="30"/>
      <w:szCs w:val="30"/>
    </w:rPr>
  </w:style>
  <w:style w:type="table" w:customStyle="1" w:styleId="1">
    <w:name w:val="1"/>
    <w:basedOn w:val="TableauNormal"/>
    <w:pPr>
      <w:spacing w:line="240" w:lineRule="auto"/>
    </w:pPr>
    <w:tblPr>
      <w:tblStyleRowBandSize w:val="1"/>
      <w:tblStyleColBandSize w:val="1"/>
    </w:tblPr>
  </w:style>
  <w:style w:type="paragraph" w:styleId="NormalWeb">
    <w:name w:val="Normal (Web)"/>
    <w:basedOn w:val="Normal"/>
    <w:uiPriority w:val="99"/>
    <w:semiHidden/>
    <w:unhideWhenUsed/>
    <w:rsid w:val="00560DD3"/>
    <w:pPr>
      <w:spacing w:before="100" w:beforeAutospacing="1" w:after="100" w:afterAutospacing="1" w:line="240" w:lineRule="auto"/>
    </w:pPr>
    <w:rPr>
      <w:rFonts w:ascii="Times New Roman" w:eastAsia="Times New Roman" w:hAnsi="Times New Roman" w:cs="Times New Roman"/>
      <w:szCs w:val="24"/>
    </w:rPr>
  </w:style>
  <w:style w:type="paragraph" w:styleId="Paragraphedeliste">
    <w:name w:val="List Paragraph"/>
    <w:basedOn w:val="Normal"/>
    <w:uiPriority w:val="34"/>
    <w:qFormat/>
    <w:rsid w:val="00560DD3"/>
    <w:pPr>
      <w:ind w:left="720"/>
      <w:contextualSpacing/>
    </w:pPr>
  </w:style>
  <w:style w:type="paragraph" w:styleId="En-tte">
    <w:name w:val="header"/>
    <w:basedOn w:val="Normal"/>
    <w:link w:val="En-tteCar"/>
    <w:uiPriority w:val="99"/>
    <w:unhideWhenUsed/>
    <w:rsid w:val="00502EFD"/>
    <w:pPr>
      <w:tabs>
        <w:tab w:val="center" w:pos="4536"/>
        <w:tab w:val="right" w:pos="9072"/>
      </w:tabs>
      <w:spacing w:line="240" w:lineRule="auto"/>
    </w:pPr>
  </w:style>
  <w:style w:type="character" w:customStyle="1" w:styleId="En-tteCar">
    <w:name w:val="En-tête Car"/>
    <w:basedOn w:val="Policepardfaut"/>
    <w:link w:val="En-tte"/>
    <w:uiPriority w:val="99"/>
    <w:rsid w:val="00502EFD"/>
  </w:style>
  <w:style w:type="paragraph" w:styleId="Pieddepage">
    <w:name w:val="footer"/>
    <w:basedOn w:val="Normal"/>
    <w:link w:val="PieddepageCar"/>
    <w:uiPriority w:val="99"/>
    <w:unhideWhenUsed/>
    <w:rsid w:val="00502EFD"/>
    <w:pPr>
      <w:tabs>
        <w:tab w:val="center" w:pos="4536"/>
        <w:tab w:val="right" w:pos="9072"/>
      </w:tabs>
      <w:spacing w:line="240" w:lineRule="auto"/>
    </w:pPr>
  </w:style>
  <w:style w:type="character" w:customStyle="1" w:styleId="PieddepageCar">
    <w:name w:val="Pied de page Car"/>
    <w:basedOn w:val="Policepardfaut"/>
    <w:link w:val="Pieddepage"/>
    <w:uiPriority w:val="99"/>
    <w:rsid w:val="00502EFD"/>
  </w:style>
  <w:style w:type="paragraph" w:styleId="Bibliographie">
    <w:name w:val="Bibliography"/>
    <w:basedOn w:val="Normal"/>
    <w:next w:val="Normal"/>
    <w:uiPriority w:val="37"/>
    <w:unhideWhenUsed/>
    <w:rsid w:val="00583613"/>
    <w:pPr>
      <w:tabs>
        <w:tab w:val="left" w:pos="384"/>
      </w:tabs>
      <w:spacing w:after="0" w:line="240" w:lineRule="auto"/>
      <w:ind w:left="384" w:hanging="384"/>
    </w:pPr>
  </w:style>
  <w:style w:type="paragraph" w:styleId="Lgende">
    <w:name w:val="caption"/>
    <w:basedOn w:val="Normal"/>
    <w:next w:val="Normal"/>
    <w:uiPriority w:val="35"/>
    <w:unhideWhenUsed/>
    <w:qFormat/>
    <w:rsid w:val="00DA6558"/>
    <w:pPr>
      <w:spacing w:before="0" w:after="200" w:line="240" w:lineRule="auto"/>
    </w:pPr>
    <w:rPr>
      <w:i/>
      <w:iCs/>
      <w:color w:val="1F497D" w:themeColor="text2"/>
      <w:sz w:val="18"/>
      <w:szCs w:val="18"/>
    </w:rPr>
  </w:style>
  <w:style w:type="table" w:styleId="Grilledutableau">
    <w:name w:val="Table Grid"/>
    <w:basedOn w:val="TableauNormal"/>
    <w:uiPriority w:val="39"/>
    <w:rsid w:val="00ED67C1"/>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desillustrations">
    <w:name w:val="table of figures"/>
    <w:basedOn w:val="Normal"/>
    <w:next w:val="Normal"/>
    <w:uiPriority w:val="99"/>
    <w:unhideWhenUsed/>
    <w:rsid w:val="00CE7548"/>
    <w:pPr>
      <w:spacing w:after="0"/>
    </w:pPr>
  </w:style>
  <w:style w:type="character" w:styleId="Lienhypertexte">
    <w:name w:val="Hyperlink"/>
    <w:basedOn w:val="Policepardfaut"/>
    <w:uiPriority w:val="99"/>
    <w:unhideWhenUsed/>
    <w:rsid w:val="00CE7548"/>
    <w:rPr>
      <w:color w:val="0000FF" w:themeColor="hyperlink"/>
      <w:u w:val="single"/>
    </w:rPr>
  </w:style>
  <w:style w:type="paragraph" w:styleId="TM1">
    <w:name w:val="toc 1"/>
    <w:basedOn w:val="Normal"/>
    <w:next w:val="Normal"/>
    <w:autoRedefine/>
    <w:uiPriority w:val="39"/>
    <w:unhideWhenUsed/>
    <w:rsid w:val="002B192B"/>
    <w:pPr>
      <w:spacing w:after="100"/>
    </w:pPr>
  </w:style>
  <w:style w:type="paragraph" w:styleId="TM2">
    <w:name w:val="toc 2"/>
    <w:basedOn w:val="Normal"/>
    <w:next w:val="Normal"/>
    <w:autoRedefine/>
    <w:uiPriority w:val="39"/>
    <w:unhideWhenUsed/>
    <w:rsid w:val="002B192B"/>
    <w:pPr>
      <w:spacing w:after="100"/>
      <w:ind w:left="240"/>
    </w:pPr>
  </w:style>
  <w:style w:type="paragraph" w:styleId="TM3">
    <w:name w:val="toc 3"/>
    <w:basedOn w:val="Normal"/>
    <w:next w:val="Normal"/>
    <w:autoRedefine/>
    <w:uiPriority w:val="39"/>
    <w:unhideWhenUsed/>
    <w:rsid w:val="002B192B"/>
    <w:pPr>
      <w:spacing w:after="100"/>
      <w:ind w:left="480"/>
    </w:pPr>
  </w:style>
  <w:style w:type="paragraph" w:styleId="TM4">
    <w:name w:val="toc 4"/>
    <w:basedOn w:val="Normal"/>
    <w:next w:val="Normal"/>
    <w:autoRedefine/>
    <w:uiPriority w:val="39"/>
    <w:unhideWhenUsed/>
    <w:rsid w:val="002B192B"/>
    <w:pPr>
      <w:spacing w:after="100"/>
      <w:ind w:left="720"/>
    </w:pPr>
  </w:style>
  <w:style w:type="character" w:customStyle="1" w:styleId="Mentionnonrsolue1">
    <w:name w:val="Mention non résolue1"/>
    <w:basedOn w:val="Policepardfaut"/>
    <w:uiPriority w:val="99"/>
    <w:semiHidden/>
    <w:unhideWhenUsed/>
    <w:rsid w:val="008E2153"/>
    <w:rPr>
      <w:color w:val="605E5C"/>
      <w:shd w:val="clear" w:color="auto" w:fill="E1DFDD"/>
    </w:rPr>
  </w:style>
  <w:style w:type="character" w:customStyle="1" w:styleId="Titre7Car">
    <w:name w:val="Titre 7 Car"/>
    <w:basedOn w:val="Policepardfaut"/>
    <w:link w:val="Titre7"/>
    <w:uiPriority w:val="9"/>
    <w:semiHidden/>
    <w:rsid w:val="00F656BF"/>
    <w:rPr>
      <w:rFonts w:asciiTheme="majorHAnsi" w:eastAsiaTheme="majorEastAsia" w:hAnsiTheme="majorHAnsi" w:cstheme="majorBidi"/>
      <w:i/>
      <w:iCs/>
      <w:color w:val="243F60" w:themeColor="accent1" w:themeShade="7F"/>
      <w:sz w:val="24"/>
      <w:lang w:val="fr-FR"/>
    </w:rPr>
  </w:style>
  <w:style w:type="character" w:customStyle="1" w:styleId="Titre8Car">
    <w:name w:val="Titre 8 Car"/>
    <w:basedOn w:val="Policepardfaut"/>
    <w:link w:val="Titre8"/>
    <w:uiPriority w:val="9"/>
    <w:semiHidden/>
    <w:rsid w:val="00F656BF"/>
    <w:rPr>
      <w:rFonts w:asciiTheme="majorHAnsi" w:eastAsiaTheme="majorEastAsia" w:hAnsiTheme="majorHAnsi" w:cstheme="majorBidi"/>
      <w:color w:val="272727" w:themeColor="text1" w:themeTint="D8"/>
      <w:sz w:val="21"/>
      <w:szCs w:val="21"/>
      <w:lang w:val="fr-FR"/>
    </w:rPr>
  </w:style>
  <w:style w:type="character" w:customStyle="1" w:styleId="Titre9Car">
    <w:name w:val="Titre 9 Car"/>
    <w:basedOn w:val="Policepardfaut"/>
    <w:link w:val="Titre9"/>
    <w:uiPriority w:val="9"/>
    <w:semiHidden/>
    <w:rsid w:val="00F656BF"/>
    <w:rPr>
      <w:rFonts w:asciiTheme="majorHAnsi" w:eastAsiaTheme="majorEastAsia" w:hAnsiTheme="majorHAnsi" w:cstheme="majorBidi"/>
      <w:i/>
      <w:iCs/>
      <w:color w:val="272727" w:themeColor="text1" w:themeTint="D8"/>
      <w:sz w:val="21"/>
      <w:szCs w:val="21"/>
      <w:lang w:val="fr-FR"/>
    </w:rPr>
  </w:style>
  <w:style w:type="character" w:customStyle="1" w:styleId="mw-headline">
    <w:name w:val="mw-headline"/>
    <w:basedOn w:val="Policepardfaut"/>
    <w:rsid w:val="00A94B12"/>
  </w:style>
  <w:style w:type="character" w:styleId="Mentionnonrsolue">
    <w:name w:val="Unresolved Mention"/>
    <w:basedOn w:val="Policepardfaut"/>
    <w:uiPriority w:val="99"/>
    <w:semiHidden/>
    <w:unhideWhenUsed/>
    <w:rsid w:val="00AC77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391250">
      <w:bodyDiv w:val="1"/>
      <w:marLeft w:val="0"/>
      <w:marRight w:val="0"/>
      <w:marTop w:val="0"/>
      <w:marBottom w:val="0"/>
      <w:divBdr>
        <w:top w:val="none" w:sz="0" w:space="0" w:color="auto"/>
        <w:left w:val="none" w:sz="0" w:space="0" w:color="auto"/>
        <w:bottom w:val="none" w:sz="0" w:space="0" w:color="auto"/>
        <w:right w:val="none" w:sz="0" w:space="0" w:color="auto"/>
      </w:divBdr>
    </w:div>
    <w:div w:id="203559883">
      <w:bodyDiv w:val="1"/>
      <w:marLeft w:val="0"/>
      <w:marRight w:val="0"/>
      <w:marTop w:val="0"/>
      <w:marBottom w:val="0"/>
      <w:divBdr>
        <w:top w:val="none" w:sz="0" w:space="0" w:color="auto"/>
        <w:left w:val="none" w:sz="0" w:space="0" w:color="auto"/>
        <w:bottom w:val="none" w:sz="0" w:space="0" w:color="auto"/>
        <w:right w:val="none" w:sz="0" w:space="0" w:color="auto"/>
      </w:divBdr>
    </w:div>
    <w:div w:id="209923408">
      <w:bodyDiv w:val="1"/>
      <w:marLeft w:val="0"/>
      <w:marRight w:val="0"/>
      <w:marTop w:val="0"/>
      <w:marBottom w:val="0"/>
      <w:divBdr>
        <w:top w:val="none" w:sz="0" w:space="0" w:color="auto"/>
        <w:left w:val="none" w:sz="0" w:space="0" w:color="auto"/>
        <w:bottom w:val="none" w:sz="0" w:space="0" w:color="auto"/>
        <w:right w:val="none" w:sz="0" w:space="0" w:color="auto"/>
      </w:divBdr>
    </w:div>
    <w:div w:id="236986220">
      <w:bodyDiv w:val="1"/>
      <w:marLeft w:val="0"/>
      <w:marRight w:val="0"/>
      <w:marTop w:val="0"/>
      <w:marBottom w:val="0"/>
      <w:divBdr>
        <w:top w:val="none" w:sz="0" w:space="0" w:color="auto"/>
        <w:left w:val="none" w:sz="0" w:space="0" w:color="auto"/>
        <w:bottom w:val="none" w:sz="0" w:space="0" w:color="auto"/>
        <w:right w:val="none" w:sz="0" w:space="0" w:color="auto"/>
      </w:divBdr>
    </w:div>
    <w:div w:id="346441382">
      <w:bodyDiv w:val="1"/>
      <w:marLeft w:val="0"/>
      <w:marRight w:val="0"/>
      <w:marTop w:val="0"/>
      <w:marBottom w:val="0"/>
      <w:divBdr>
        <w:top w:val="none" w:sz="0" w:space="0" w:color="auto"/>
        <w:left w:val="none" w:sz="0" w:space="0" w:color="auto"/>
        <w:bottom w:val="none" w:sz="0" w:space="0" w:color="auto"/>
        <w:right w:val="none" w:sz="0" w:space="0" w:color="auto"/>
      </w:divBdr>
      <w:divsChild>
        <w:div w:id="88544753">
          <w:marLeft w:val="-415"/>
          <w:marRight w:val="0"/>
          <w:marTop w:val="0"/>
          <w:marBottom w:val="0"/>
          <w:divBdr>
            <w:top w:val="none" w:sz="0" w:space="0" w:color="auto"/>
            <w:left w:val="none" w:sz="0" w:space="0" w:color="auto"/>
            <w:bottom w:val="none" w:sz="0" w:space="0" w:color="auto"/>
            <w:right w:val="none" w:sz="0" w:space="0" w:color="auto"/>
          </w:divBdr>
        </w:div>
      </w:divsChild>
    </w:div>
    <w:div w:id="430125141">
      <w:bodyDiv w:val="1"/>
      <w:marLeft w:val="0"/>
      <w:marRight w:val="0"/>
      <w:marTop w:val="0"/>
      <w:marBottom w:val="0"/>
      <w:divBdr>
        <w:top w:val="none" w:sz="0" w:space="0" w:color="auto"/>
        <w:left w:val="none" w:sz="0" w:space="0" w:color="auto"/>
        <w:bottom w:val="none" w:sz="0" w:space="0" w:color="auto"/>
        <w:right w:val="none" w:sz="0" w:space="0" w:color="auto"/>
      </w:divBdr>
    </w:div>
    <w:div w:id="503279986">
      <w:bodyDiv w:val="1"/>
      <w:marLeft w:val="0"/>
      <w:marRight w:val="0"/>
      <w:marTop w:val="0"/>
      <w:marBottom w:val="0"/>
      <w:divBdr>
        <w:top w:val="none" w:sz="0" w:space="0" w:color="auto"/>
        <w:left w:val="none" w:sz="0" w:space="0" w:color="auto"/>
        <w:bottom w:val="none" w:sz="0" w:space="0" w:color="auto"/>
        <w:right w:val="none" w:sz="0" w:space="0" w:color="auto"/>
      </w:divBdr>
    </w:div>
    <w:div w:id="664164505">
      <w:bodyDiv w:val="1"/>
      <w:marLeft w:val="0"/>
      <w:marRight w:val="0"/>
      <w:marTop w:val="0"/>
      <w:marBottom w:val="0"/>
      <w:divBdr>
        <w:top w:val="none" w:sz="0" w:space="0" w:color="auto"/>
        <w:left w:val="none" w:sz="0" w:space="0" w:color="auto"/>
        <w:bottom w:val="none" w:sz="0" w:space="0" w:color="auto"/>
        <w:right w:val="none" w:sz="0" w:space="0" w:color="auto"/>
      </w:divBdr>
    </w:div>
    <w:div w:id="722481381">
      <w:bodyDiv w:val="1"/>
      <w:marLeft w:val="0"/>
      <w:marRight w:val="0"/>
      <w:marTop w:val="0"/>
      <w:marBottom w:val="0"/>
      <w:divBdr>
        <w:top w:val="none" w:sz="0" w:space="0" w:color="auto"/>
        <w:left w:val="none" w:sz="0" w:space="0" w:color="auto"/>
        <w:bottom w:val="none" w:sz="0" w:space="0" w:color="auto"/>
        <w:right w:val="none" w:sz="0" w:space="0" w:color="auto"/>
      </w:divBdr>
    </w:div>
    <w:div w:id="722952102">
      <w:bodyDiv w:val="1"/>
      <w:marLeft w:val="0"/>
      <w:marRight w:val="0"/>
      <w:marTop w:val="0"/>
      <w:marBottom w:val="0"/>
      <w:divBdr>
        <w:top w:val="none" w:sz="0" w:space="0" w:color="auto"/>
        <w:left w:val="none" w:sz="0" w:space="0" w:color="auto"/>
        <w:bottom w:val="none" w:sz="0" w:space="0" w:color="auto"/>
        <w:right w:val="none" w:sz="0" w:space="0" w:color="auto"/>
      </w:divBdr>
    </w:div>
    <w:div w:id="843979666">
      <w:bodyDiv w:val="1"/>
      <w:marLeft w:val="0"/>
      <w:marRight w:val="0"/>
      <w:marTop w:val="0"/>
      <w:marBottom w:val="0"/>
      <w:divBdr>
        <w:top w:val="none" w:sz="0" w:space="0" w:color="auto"/>
        <w:left w:val="none" w:sz="0" w:space="0" w:color="auto"/>
        <w:bottom w:val="none" w:sz="0" w:space="0" w:color="auto"/>
        <w:right w:val="none" w:sz="0" w:space="0" w:color="auto"/>
      </w:divBdr>
    </w:div>
    <w:div w:id="868832701">
      <w:bodyDiv w:val="1"/>
      <w:marLeft w:val="0"/>
      <w:marRight w:val="0"/>
      <w:marTop w:val="0"/>
      <w:marBottom w:val="0"/>
      <w:divBdr>
        <w:top w:val="none" w:sz="0" w:space="0" w:color="auto"/>
        <w:left w:val="none" w:sz="0" w:space="0" w:color="auto"/>
        <w:bottom w:val="none" w:sz="0" w:space="0" w:color="auto"/>
        <w:right w:val="none" w:sz="0" w:space="0" w:color="auto"/>
      </w:divBdr>
    </w:div>
    <w:div w:id="951202419">
      <w:bodyDiv w:val="1"/>
      <w:marLeft w:val="0"/>
      <w:marRight w:val="0"/>
      <w:marTop w:val="0"/>
      <w:marBottom w:val="0"/>
      <w:divBdr>
        <w:top w:val="none" w:sz="0" w:space="0" w:color="auto"/>
        <w:left w:val="none" w:sz="0" w:space="0" w:color="auto"/>
        <w:bottom w:val="none" w:sz="0" w:space="0" w:color="auto"/>
        <w:right w:val="none" w:sz="0" w:space="0" w:color="auto"/>
      </w:divBdr>
    </w:div>
    <w:div w:id="967665853">
      <w:bodyDiv w:val="1"/>
      <w:marLeft w:val="0"/>
      <w:marRight w:val="0"/>
      <w:marTop w:val="0"/>
      <w:marBottom w:val="0"/>
      <w:divBdr>
        <w:top w:val="none" w:sz="0" w:space="0" w:color="auto"/>
        <w:left w:val="none" w:sz="0" w:space="0" w:color="auto"/>
        <w:bottom w:val="none" w:sz="0" w:space="0" w:color="auto"/>
        <w:right w:val="none" w:sz="0" w:space="0" w:color="auto"/>
      </w:divBdr>
    </w:div>
    <w:div w:id="1022240664">
      <w:bodyDiv w:val="1"/>
      <w:marLeft w:val="0"/>
      <w:marRight w:val="0"/>
      <w:marTop w:val="0"/>
      <w:marBottom w:val="0"/>
      <w:divBdr>
        <w:top w:val="none" w:sz="0" w:space="0" w:color="auto"/>
        <w:left w:val="none" w:sz="0" w:space="0" w:color="auto"/>
        <w:bottom w:val="none" w:sz="0" w:space="0" w:color="auto"/>
        <w:right w:val="none" w:sz="0" w:space="0" w:color="auto"/>
      </w:divBdr>
    </w:div>
    <w:div w:id="1179386461">
      <w:bodyDiv w:val="1"/>
      <w:marLeft w:val="0"/>
      <w:marRight w:val="0"/>
      <w:marTop w:val="0"/>
      <w:marBottom w:val="0"/>
      <w:divBdr>
        <w:top w:val="none" w:sz="0" w:space="0" w:color="auto"/>
        <w:left w:val="none" w:sz="0" w:space="0" w:color="auto"/>
        <w:bottom w:val="none" w:sz="0" w:space="0" w:color="auto"/>
        <w:right w:val="none" w:sz="0" w:space="0" w:color="auto"/>
      </w:divBdr>
    </w:div>
    <w:div w:id="1195534720">
      <w:bodyDiv w:val="1"/>
      <w:marLeft w:val="0"/>
      <w:marRight w:val="0"/>
      <w:marTop w:val="0"/>
      <w:marBottom w:val="0"/>
      <w:divBdr>
        <w:top w:val="none" w:sz="0" w:space="0" w:color="auto"/>
        <w:left w:val="none" w:sz="0" w:space="0" w:color="auto"/>
        <w:bottom w:val="none" w:sz="0" w:space="0" w:color="auto"/>
        <w:right w:val="none" w:sz="0" w:space="0" w:color="auto"/>
      </w:divBdr>
    </w:div>
    <w:div w:id="1245190888">
      <w:bodyDiv w:val="1"/>
      <w:marLeft w:val="0"/>
      <w:marRight w:val="0"/>
      <w:marTop w:val="0"/>
      <w:marBottom w:val="0"/>
      <w:divBdr>
        <w:top w:val="none" w:sz="0" w:space="0" w:color="auto"/>
        <w:left w:val="none" w:sz="0" w:space="0" w:color="auto"/>
        <w:bottom w:val="none" w:sz="0" w:space="0" w:color="auto"/>
        <w:right w:val="none" w:sz="0" w:space="0" w:color="auto"/>
      </w:divBdr>
    </w:div>
    <w:div w:id="1378894503">
      <w:bodyDiv w:val="1"/>
      <w:marLeft w:val="0"/>
      <w:marRight w:val="0"/>
      <w:marTop w:val="0"/>
      <w:marBottom w:val="0"/>
      <w:divBdr>
        <w:top w:val="none" w:sz="0" w:space="0" w:color="auto"/>
        <w:left w:val="none" w:sz="0" w:space="0" w:color="auto"/>
        <w:bottom w:val="none" w:sz="0" w:space="0" w:color="auto"/>
        <w:right w:val="none" w:sz="0" w:space="0" w:color="auto"/>
      </w:divBdr>
    </w:div>
    <w:div w:id="1411384683">
      <w:bodyDiv w:val="1"/>
      <w:marLeft w:val="0"/>
      <w:marRight w:val="0"/>
      <w:marTop w:val="0"/>
      <w:marBottom w:val="0"/>
      <w:divBdr>
        <w:top w:val="none" w:sz="0" w:space="0" w:color="auto"/>
        <w:left w:val="none" w:sz="0" w:space="0" w:color="auto"/>
        <w:bottom w:val="none" w:sz="0" w:space="0" w:color="auto"/>
        <w:right w:val="none" w:sz="0" w:space="0" w:color="auto"/>
      </w:divBdr>
    </w:div>
    <w:div w:id="1438481342">
      <w:bodyDiv w:val="1"/>
      <w:marLeft w:val="0"/>
      <w:marRight w:val="0"/>
      <w:marTop w:val="0"/>
      <w:marBottom w:val="0"/>
      <w:divBdr>
        <w:top w:val="none" w:sz="0" w:space="0" w:color="auto"/>
        <w:left w:val="none" w:sz="0" w:space="0" w:color="auto"/>
        <w:bottom w:val="none" w:sz="0" w:space="0" w:color="auto"/>
        <w:right w:val="none" w:sz="0" w:space="0" w:color="auto"/>
      </w:divBdr>
    </w:div>
    <w:div w:id="1495802369">
      <w:bodyDiv w:val="1"/>
      <w:marLeft w:val="0"/>
      <w:marRight w:val="0"/>
      <w:marTop w:val="0"/>
      <w:marBottom w:val="0"/>
      <w:divBdr>
        <w:top w:val="none" w:sz="0" w:space="0" w:color="auto"/>
        <w:left w:val="none" w:sz="0" w:space="0" w:color="auto"/>
        <w:bottom w:val="none" w:sz="0" w:space="0" w:color="auto"/>
        <w:right w:val="none" w:sz="0" w:space="0" w:color="auto"/>
      </w:divBdr>
    </w:div>
    <w:div w:id="1614284332">
      <w:bodyDiv w:val="1"/>
      <w:marLeft w:val="0"/>
      <w:marRight w:val="0"/>
      <w:marTop w:val="0"/>
      <w:marBottom w:val="0"/>
      <w:divBdr>
        <w:top w:val="none" w:sz="0" w:space="0" w:color="auto"/>
        <w:left w:val="none" w:sz="0" w:space="0" w:color="auto"/>
        <w:bottom w:val="none" w:sz="0" w:space="0" w:color="auto"/>
        <w:right w:val="none" w:sz="0" w:space="0" w:color="auto"/>
      </w:divBdr>
    </w:div>
    <w:div w:id="1692877027">
      <w:bodyDiv w:val="1"/>
      <w:marLeft w:val="0"/>
      <w:marRight w:val="0"/>
      <w:marTop w:val="0"/>
      <w:marBottom w:val="0"/>
      <w:divBdr>
        <w:top w:val="none" w:sz="0" w:space="0" w:color="auto"/>
        <w:left w:val="none" w:sz="0" w:space="0" w:color="auto"/>
        <w:bottom w:val="none" w:sz="0" w:space="0" w:color="auto"/>
        <w:right w:val="none" w:sz="0" w:space="0" w:color="auto"/>
      </w:divBdr>
    </w:div>
    <w:div w:id="1761020846">
      <w:bodyDiv w:val="1"/>
      <w:marLeft w:val="0"/>
      <w:marRight w:val="0"/>
      <w:marTop w:val="0"/>
      <w:marBottom w:val="0"/>
      <w:divBdr>
        <w:top w:val="none" w:sz="0" w:space="0" w:color="auto"/>
        <w:left w:val="none" w:sz="0" w:space="0" w:color="auto"/>
        <w:bottom w:val="none" w:sz="0" w:space="0" w:color="auto"/>
        <w:right w:val="none" w:sz="0" w:space="0" w:color="auto"/>
      </w:divBdr>
    </w:div>
    <w:div w:id="19387134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Issiaka%20OUEDRAOGO\Documents\Soutenance%20docs\IssiakaMemory%20version2.docx" TargetMode="External"/><Relationship Id="rId18" Type="http://schemas.openxmlformats.org/officeDocument/2006/relationships/image" Target="media/image5.PNG"/><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60.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file:///C:\Users\Issiaka%20OUEDRAOGO\Documents\Soutenance%20docs\IssiakaMemory%20version2.docx" TargetMode="External"/><Relationship Id="rId17" Type="http://schemas.openxmlformats.org/officeDocument/2006/relationships/image" Target="media/image40.PNG"/><Relationship Id="rId25" Type="http://schemas.openxmlformats.org/officeDocument/2006/relationships/image" Target="media/image80.PNG"/><Relationship Id="rId33" Type="http://schemas.openxmlformats.org/officeDocument/2006/relationships/hyperlink" Target="https://tontine.com/about-us/"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6.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Issiaka%20OUEDRAOGO\Documents\Soutenance%20docs\IssiakaMemory%20version2.docx" TargetMode="External"/><Relationship Id="rId24" Type="http://schemas.openxmlformats.org/officeDocument/2006/relationships/image" Target="media/image8.PNG"/><Relationship Id="rId32"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70.PNG"/><Relationship Id="rId28" Type="http://schemas.openxmlformats.org/officeDocument/2006/relationships/image" Target="media/image10.png"/><Relationship Id="rId10" Type="http://schemas.openxmlformats.org/officeDocument/2006/relationships/footer" Target="footer1.xml"/><Relationship Id="rId19" Type="http://schemas.openxmlformats.org/officeDocument/2006/relationships/image" Target="media/image50.PNG"/><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file:///C:\Users\Issiaka%20OUEDRAOGO\Documents\Soutenance%20docs\IssiakaMemory%20version2.docx" TargetMode="External"/><Relationship Id="rId22" Type="http://schemas.openxmlformats.org/officeDocument/2006/relationships/image" Target="media/image7.PNG"/><Relationship Id="rId27" Type="http://schemas.openxmlformats.org/officeDocument/2006/relationships/image" Target="media/image90.PNG"/><Relationship Id="rId30" Type="http://schemas.openxmlformats.org/officeDocument/2006/relationships/image" Target="media/image12.png"/><Relationship Id="rId35" Type="http://schemas.openxmlformats.org/officeDocument/2006/relationships/theme" Target="theme/theme1.xml"/><Relationship Id="rId8"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9F991D-1F54-4CD3-99F0-C71F236072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7324</Words>
  <Characters>40285</Characters>
  <Application>Microsoft Office Word</Application>
  <DocSecurity>0</DocSecurity>
  <Lines>335</Lines>
  <Paragraphs>9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7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siaka OUEDRAOGO</dc:creator>
  <cp:keywords/>
  <dc:description/>
  <cp:lastModifiedBy>RAYIMI</cp:lastModifiedBy>
  <cp:revision>2</cp:revision>
  <cp:lastPrinted>2023-06-18T20:14:00Z</cp:lastPrinted>
  <dcterms:created xsi:type="dcterms:W3CDTF">2023-08-17T23:41:00Z</dcterms:created>
  <dcterms:modified xsi:type="dcterms:W3CDTF">2023-08-17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m2Yy4O3S"/&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